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075B03A" w14:textId="77777777" w:rsidR="00C50E61" w:rsidRPr="00466E57" w:rsidRDefault="000623BF" w:rsidP="00D62856">
      <w:pPr>
        <w:spacing w:line="480" w:lineRule="auto"/>
      </w:pPr>
      <w:r w:rsidRPr="00466E57">
        <w:t>Patterns of variability in predation on marine fish</w:t>
      </w:r>
    </w:p>
    <w:p w14:paraId="7DF68459" w14:textId="77777777" w:rsidR="000623BF" w:rsidRPr="00466E57" w:rsidRDefault="000623BF" w:rsidP="00D62856">
      <w:pPr>
        <w:spacing w:line="480" w:lineRule="auto"/>
      </w:pPr>
    </w:p>
    <w:p w14:paraId="75403E05" w14:textId="77777777" w:rsidR="000623BF" w:rsidRPr="00466E57" w:rsidRDefault="000623BF" w:rsidP="00D62856">
      <w:pPr>
        <w:spacing w:line="480" w:lineRule="auto"/>
      </w:pPr>
      <w:r w:rsidRPr="00466E57">
        <w:t>Kiva L. Oken</w:t>
      </w:r>
      <w:r w:rsidRPr="00466E57">
        <w:rPr>
          <w:vertAlign w:val="superscript"/>
        </w:rPr>
        <w:t>1*</w:t>
      </w:r>
      <w:r w:rsidRPr="00466E57">
        <w:t>, Timothy E. Essington</w:t>
      </w:r>
      <w:r w:rsidRPr="00466E57">
        <w:rPr>
          <w:vertAlign w:val="superscript"/>
        </w:rPr>
        <w:t>2</w:t>
      </w:r>
      <w:r w:rsidR="008D7DCD" w:rsidRPr="00466E57">
        <w:t>, and others</w:t>
      </w:r>
    </w:p>
    <w:p w14:paraId="3C98310A" w14:textId="77777777" w:rsidR="000623BF" w:rsidRPr="00466E57" w:rsidRDefault="000623BF" w:rsidP="00D62856">
      <w:pPr>
        <w:spacing w:line="480" w:lineRule="auto"/>
      </w:pPr>
    </w:p>
    <w:p w14:paraId="359E23C6" w14:textId="77777777" w:rsidR="000623BF" w:rsidRPr="00466E57" w:rsidRDefault="000623BF" w:rsidP="00D62856">
      <w:pPr>
        <w:spacing w:line="480" w:lineRule="auto"/>
      </w:pPr>
      <w:r w:rsidRPr="00466E57">
        <w:rPr>
          <w:vertAlign w:val="superscript"/>
        </w:rPr>
        <w:t>1</w:t>
      </w:r>
      <w:r w:rsidRPr="00466E57">
        <w:t>Quantitative Ecology and Resource Management, University of Washington, Seattle, Washington, USA</w:t>
      </w:r>
    </w:p>
    <w:p w14:paraId="0ECF464A" w14:textId="77777777" w:rsidR="000623BF" w:rsidRPr="00466E57" w:rsidRDefault="000623BF" w:rsidP="00D62856">
      <w:pPr>
        <w:spacing w:line="480" w:lineRule="auto"/>
      </w:pPr>
    </w:p>
    <w:p w14:paraId="40C832D0" w14:textId="77777777" w:rsidR="000623BF" w:rsidRPr="00466E57" w:rsidRDefault="000623BF" w:rsidP="00D62856">
      <w:pPr>
        <w:spacing w:line="480" w:lineRule="auto"/>
      </w:pPr>
      <w:r w:rsidRPr="00466E57">
        <w:rPr>
          <w:vertAlign w:val="superscript"/>
        </w:rPr>
        <w:t>2</w:t>
      </w:r>
      <w:r w:rsidRPr="00466E57">
        <w:t>School of Aquatic and Fishery Sciences, University of Washington, Seattle, Washington, USA</w:t>
      </w:r>
    </w:p>
    <w:p w14:paraId="5B523CAA" w14:textId="77777777" w:rsidR="000623BF" w:rsidRPr="00466E57" w:rsidRDefault="000623BF" w:rsidP="00D62856">
      <w:pPr>
        <w:spacing w:line="480" w:lineRule="auto"/>
      </w:pPr>
    </w:p>
    <w:p w14:paraId="7CEE1D32" w14:textId="11DB7993" w:rsidR="000623BF" w:rsidRPr="00466E57" w:rsidRDefault="000623BF" w:rsidP="00D62856">
      <w:pPr>
        <w:spacing w:line="480" w:lineRule="auto"/>
      </w:pPr>
      <w:r w:rsidRPr="00466E57">
        <w:t xml:space="preserve">*Corresponding author: </w:t>
      </w:r>
      <w:hyperlink r:id="rId8" w:history="1">
        <w:r w:rsidR="00802A18" w:rsidRPr="00802A18">
          <w:rPr>
            <w:rStyle w:val="Hyperlink"/>
          </w:rPr>
          <w:t>okenk@uw</w:t>
        </w:r>
        <w:r w:rsidR="00802A18" w:rsidRPr="0048197F">
          <w:rPr>
            <w:rStyle w:val="Hyperlink"/>
          </w:rPr>
          <w:t>.edu</w:t>
        </w:r>
      </w:hyperlink>
    </w:p>
    <w:p w14:paraId="55E30664" w14:textId="77777777" w:rsidR="000623BF" w:rsidRPr="00466E57" w:rsidRDefault="000623BF" w:rsidP="00D62856">
      <w:pPr>
        <w:spacing w:line="480" w:lineRule="auto"/>
      </w:pPr>
      <w:r w:rsidRPr="00466E57">
        <w:br w:type="page"/>
      </w:r>
    </w:p>
    <w:p w14:paraId="56420494" w14:textId="1F68056D" w:rsidR="00896C9A" w:rsidRDefault="00CE3A47" w:rsidP="00D62856">
      <w:pPr>
        <w:spacing w:before="100" w:beforeAutospacing="1" w:after="100" w:afterAutospacing="1" w:line="480" w:lineRule="auto"/>
        <w:rPr>
          <w:rFonts w:cs="Times New Roman"/>
        </w:rPr>
      </w:pPr>
      <w:r>
        <w:rPr>
          <w:b/>
        </w:rPr>
        <w:lastRenderedPageBreak/>
        <w:t>Abstract</w:t>
      </w:r>
      <w:r w:rsidR="00896C9A">
        <w:rPr>
          <w:b/>
        </w:rPr>
        <w:t xml:space="preserve">: </w:t>
      </w:r>
      <w:r w:rsidR="00896C9A" w:rsidRPr="00896C9A">
        <w:rPr>
          <w:rFonts w:cs="Times New Roman"/>
        </w:rPr>
        <w:t xml:space="preserve">The relative importance of predator consumption </w:t>
      </w:r>
      <w:r w:rsidR="00F418DF">
        <w:rPr>
          <w:rFonts w:cs="Times New Roman"/>
        </w:rPr>
        <w:t>in shaping</w:t>
      </w:r>
      <w:r w:rsidR="00F418DF" w:rsidRPr="00896C9A">
        <w:rPr>
          <w:rFonts w:cs="Times New Roman"/>
        </w:rPr>
        <w:t xml:space="preserve"> </w:t>
      </w:r>
      <w:r w:rsidR="00896C9A" w:rsidRPr="00896C9A">
        <w:rPr>
          <w:rFonts w:cs="Times New Roman"/>
        </w:rPr>
        <w:t xml:space="preserve">population, community, and ecosystem scale processes is an active area of study in ecology. In general, it is thought that predation is a more important structuring force in simple food webs with fewer and stronger trophic connections, and is less important in large complex ecosystems. When there are </w:t>
      </w:r>
      <w:r w:rsidR="00825A8F">
        <w:rPr>
          <w:rFonts w:cs="Times New Roman"/>
        </w:rPr>
        <w:t>many</w:t>
      </w:r>
      <w:r w:rsidR="00424380">
        <w:rPr>
          <w:rFonts w:cs="Times New Roman"/>
        </w:rPr>
        <w:t xml:space="preserve"> </w:t>
      </w:r>
      <w:r w:rsidR="00896C9A" w:rsidRPr="00896C9A">
        <w:rPr>
          <w:rFonts w:cs="Times New Roman"/>
        </w:rPr>
        <w:t xml:space="preserve">predator populations, increases in one </w:t>
      </w:r>
      <w:r w:rsidR="00856DD9">
        <w:rPr>
          <w:rFonts w:cs="Times New Roman"/>
        </w:rPr>
        <w:t>can</w:t>
      </w:r>
      <w:r w:rsidR="00802A18" w:rsidRPr="00896C9A">
        <w:rPr>
          <w:rFonts w:cs="Times New Roman"/>
        </w:rPr>
        <w:t xml:space="preserve"> </w:t>
      </w:r>
      <w:r w:rsidR="00896C9A" w:rsidRPr="00896C9A">
        <w:rPr>
          <w:rFonts w:cs="Times New Roman"/>
        </w:rPr>
        <w:t>be compensate</w:t>
      </w:r>
      <w:r w:rsidR="00066C98">
        <w:rPr>
          <w:rFonts w:cs="Times New Roman"/>
        </w:rPr>
        <w:t xml:space="preserve">d for with declines in another. In such cases, the predator diversity </w:t>
      </w:r>
      <w:r w:rsidR="00856DD9">
        <w:rPr>
          <w:rFonts w:cs="Times New Roman"/>
        </w:rPr>
        <w:t xml:space="preserve">causes the overall predation mortality to remain </w:t>
      </w:r>
      <w:r w:rsidR="00896C9A" w:rsidRPr="00896C9A">
        <w:rPr>
          <w:rFonts w:cs="Times New Roman"/>
        </w:rPr>
        <w:t xml:space="preserve">a relatively </w:t>
      </w:r>
      <w:r w:rsidR="00066C98">
        <w:rPr>
          <w:rFonts w:cs="Times New Roman"/>
        </w:rPr>
        <w:t>stable</w:t>
      </w:r>
      <w:r w:rsidR="00896C9A" w:rsidRPr="00896C9A">
        <w:rPr>
          <w:rFonts w:cs="Times New Roman"/>
        </w:rPr>
        <w:t xml:space="preserve">. The two hypothesized mechanisms for this </w:t>
      </w:r>
      <w:r w:rsidR="00F418DF">
        <w:rPr>
          <w:rFonts w:cs="Times New Roman"/>
        </w:rPr>
        <w:t xml:space="preserve">phenomenon </w:t>
      </w:r>
      <w:r w:rsidR="00896C9A" w:rsidRPr="00896C9A">
        <w:rPr>
          <w:rFonts w:cs="Times New Roman"/>
        </w:rPr>
        <w:t xml:space="preserve">are statistical averaging, where populations vary independently of one another, and compensatory dynamics, where populations vary asynchronously. We utilized a comparative database of biomasses of (mainly) commercial fish species across 11 large marine ecosystems </w:t>
      </w:r>
      <w:r w:rsidR="00F418DF">
        <w:rPr>
          <w:rFonts w:cs="Times New Roman"/>
        </w:rPr>
        <w:t>paired with</w:t>
      </w:r>
      <w:r w:rsidR="00896C9A" w:rsidRPr="00896C9A">
        <w:rPr>
          <w:rFonts w:cs="Times New Roman"/>
        </w:rPr>
        <w:t xml:space="preserve"> mass-balance food web models of each system to ask two main questions. First, how diverse are sources of predation in large marine ecosystems, and second, how do species within predator assemblages vary with another, and do these patterns result in a dampening of variability of the assemblage at large. We found that the predator assemblages were only moderately diverse; approximately one-third of the assemblages had a single predator </w:t>
      </w:r>
      <w:r w:rsidR="00B2793C">
        <w:rPr>
          <w:rFonts w:cs="Times New Roman"/>
        </w:rPr>
        <w:t>group</w:t>
      </w:r>
      <w:r w:rsidR="00F418DF">
        <w:rPr>
          <w:rFonts w:cs="Times New Roman"/>
        </w:rPr>
        <w:t xml:space="preserve"> that accounted</w:t>
      </w:r>
      <w:r w:rsidR="00F418DF" w:rsidRPr="00896C9A">
        <w:rPr>
          <w:rFonts w:cs="Times New Roman"/>
        </w:rPr>
        <w:t xml:space="preserve"> </w:t>
      </w:r>
      <w:r w:rsidR="00896C9A" w:rsidRPr="00896C9A">
        <w:rPr>
          <w:rFonts w:cs="Times New Roman"/>
        </w:rPr>
        <w:t xml:space="preserve">for over half of all predation. </w:t>
      </w:r>
      <w:r w:rsidR="00E324D5">
        <w:rPr>
          <w:rFonts w:cs="Times New Roman"/>
        </w:rPr>
        <w:t>Populations within predator assemblages generally varied independently of one another; this supported the theory that statistical averaging leads to a stabilizing effect of high predator diversity on predation mortality</w:t>
      </w:r>
      <w:r w:rsidR="00896C9A" w:rsidRPr="00896C9A">
        <w:rPr>
          <w:rFonts w:cs="Times New Roman"/>
        </w:rPr>
        <w:t xml:space="preserve">. However, we also </w:t>
      </w:r>
      <w:r w:rsidR="00F418DF">
        <w:rPr>
          <w:rFonts w:cs="Times New Roman"/>
        </w:rPr>
        <w:t>observed</w:t>
      </w:r>
      <w:r w:rsidR="00F418DF" w:rsidRPr="00896C9A">
        <w:rPr>
          <w:rFonts w:cs="Times New Roman"/>
        </w:rPr>
        <w:t xml:space="preserve"> </w:t>
      </w:r>
      <w:r w:rsidR="00896C9A" w:rsidRPr="00896C9A">
        <w:rPr>
          <w:rFonts w:cs="Times New Roman"/>
        </w:rPr>
        <w:t>ecosystems with</w:t>
      </w:r>
      <w:r w:rsidR="00E324D5">
        <w:rPr>
          <w:rFonts w:cs="Times New Roman"/>
        </w:rPr>
        <w:t xml:space="preserve"> both synchronous </w:t>
      </w:r>
      <w:r w:rsidR="00896C9A" w:rsidRPr="00896C9A">
        <w:rPr>
          <w:rFonts w:cs="Times New Roman"/>
        </w:rPr>
        <w:t>and asynchronous</w:t>
      </w:r>
      <w:r w:rsidR="00905436">
        <w:rPr>
          <w:rFonts w:cs="Times New Roman"/>
        </w:rPr>
        <w:t xml:space="preserve"> predator assemblages</w:t>
      </w:r>
      <w:r w:rsidR="00896C9A" w:rsidRPr="00896C9A">
        <w:rPr>
          <w:rFonts w:cs="Times New Roman"/>
        </w:rPr>
        <w:t>. Assemblages that are either synchronous or that have low diversity have a greater potential to vary dramatically and</w:t>
      </w:r>
      <w:r w:rsidR="00F824F7">
        <w:rPr>
          <w:rFonts w:cs="Times New Roman"/>
        </w:rPr>
        <w:t xml:space="preserve"> induce</w:t>
      </w:r>
      <w:r w:rsidR="00896C9A" w:rsidRPr="00896C9A">
        <w:rPr>
          <w:rFonts w:cs="Times New Roman"/>
        </w:rPr>
        <w:t xml:space="preserve"> large-scale changes throughout the system. </w:t>
      </w:r>
      <w:r w:rsidR="006740C2">
        <w:rPr>
          <w:rFonts w:cs="Times New Roman"/>
        </w:rPr>
        <w:t>Q</w:t>
      </w:r>
      <w:r w:rsidR="00896C9A" w:rsidRPr="00896C9A">
        <w:rPr>
          <w:rFonts w:cs="Times New Roman"/>
        </w:rPr>
        <w:t>uantifying and understanding this potential</w:t>
      </w:r>
      <w:r w:rsidR="006740C2">
        <w:rPr>
          <w:rFonts w:cs="Times New Roman"/>
        </w:rPr>
        <w:t xml:space="preserve"> </w:t>
      </w:r>
      <w:r w:rsidR="00E523AB">
        <w:rPr>
          <w:rFonts w:cs="Times New Roman"/>
        </w:rPr>
        <w:t xml:space="preserve">can </w:t>
      </w:r>
      <w:r w:rsidR="006740C2">
        <w:rPr>
          <w:rFonts w:cs="Times New Roman"/>
        </w:rPr>
        <w:t xml:space="preserve">help identify systems </w:t>
      </w:r>
      <w:r w:rsidR="00E523AB">
        <w:rPr>
          <w:rFonts w:cs="Times New Roman"/>
        </w:rPr>
        <w:t>where</w:t>
      </w:r>
      <w:r w:rsidR="00896C9A" w:rsidRPr="00896C9A">
        <w:rPr>
          <w:rFonts w:cs="Times New Roman"/>
        </w:rPr>
        <w:t xml:space="preserve"> precautionary management of predators </w:t>
      </w:r>
      <w:r w:rsidR="00F20002">
        <w:rPr>
          <w:rFonts w:cs="Times New Roman"/>
        </w:rPr>
        <w:t>may</w:t>
      </w:r>
      <w:r w:rsidR="00896C9A">
        <w:rPr>
          <w:rFonts w:cs="Times New Roman"/>
        </w:rPr>
        <w:t xml:space="preserve"> be particularly </w:t>
      </w:r>
      <w:r w:rsidR="00E523AB">
        <w:rPr>
          <w:rFonts w:cs="Times New Roman"/>
        </w:rPr>
        <w:t>valuable</w:t>
      </w:r>
      <w:r w:rsidR="00896C9A">
        <w:rPr>
          <w:rFonts w:cs="Times New Roman"/>
        </w:rPr>
        <w:t>.</w:t>
      </w:r>
    </w:p>
    <w:p w14:paraId="1897007A" w14:textId="77777777" w:rsidR="00647999" w:rsidRDefault="00647999" w:rsidP="00D62856">
      <w:pPr>
        <w:spacing w:before="100" w:beforeAutospacing="1" w:after="100" w:afterAutospacing="1" w:line="480" w:lineRule="auto"/>
        <w:rPr>
          <w:rFonts w:cs="Times New Roman"/>
        </w:rPr>
      </w:pPr>
    </w:p>
    <w:p w14:paraId="0D849196" w14:textId="2D469738" w:rsidR="000623BF" w:rsidRPr="00896C9A" w:rsidRDefault="00896C9A" w:rsidP="00D62856">
      <w:pPr>
        <w:spacing w:before="100" w:beforeAutospacing="1" w:after="100" w:afterAutospacing="1" w:line="480" w:lineRule="auto"/>
        <w:rPr>
          <w:rFonts w:ascii="Times" w:hAnsi="Times" w:cs="Times New Roman"/>
          <w:sz w:val="20"/>
          <w:szCs w:val="20"/>
        </w:rPr>
      </w:pPr>
      <w:r w:rsidRPr="00896C9A">
        <w:rPr>
          <w:rFonts w:cs="Times New Roman"/>
          <w:b/>
        </w:rPr>
        <w:t>Keywords:</w:t>
      </w:r>
      <w:r>
        <w:rPr>
          <w:rFonts w:cs="Times New Roman"/>
        </w:rPr>
        <w:t xml:space="preserve"> </w:t>
      </w:r>
      <w:r w:rsidR="00AB17D4">
        <w:rPr>
          <w:rFonts w:cs="Times New Roman"/>
        </w:rPr>
        <w:t xml:space="preserve">predator control, top-down control, diversity-stability theory, predation, </w:t>
      </w:r>
      <w:proofErr w:type="gramStart"/>
      <w:r w:rsidR="00EF48DC">
        <w:rPr>
          <w:rFonts w:cs="Times New Roman"/>
        </w:rPr>
        <w:t>compensatory</w:t>
      </w:r>
      <w:proofErr w:type="gramEnd"/>
      <w:r w:rsidR="00EF48DC">
        <w:rPr>
          <w:rFonts w:cs="Times New Roman"/>
        </w:rPr>
        <w:t xml:space="preserve"> dynamics</w:t>
      </w:r>
      <w:r w:rsidR="000623BF" w:rsidRPr="00466E57">
        <w:rPr>
          <w:b/>
        </w:rPr>
        <w:br w:type="page"/>
      </w:r>
    </w:p>
    <w:p w14:paraId="31D1E08D" w14:textId="77777777" w:rsidR="000623BF" w:rsidRPr="00466E57" w:rsidRDefault="000623BF" w:rsidP="00D62856">
      <w:pPr>
        <w:spacing w:line="480" w:lineRule="auto"/>
        <w:rPr>
          <w:b/>
        </w:rPr>
      </w:pPr>
      <w:r w:rsidRPr="00466E57">
        <w:rPr>
          <w:b/>
        </w:rPr>
        <w:t>Introduction</w:t>
      </w:r>
    </w:p>
    <w:p w14:paraId="511F6D20" w14:textId="6ABFE7D4" w:rsidR="00466E57" w:rsidRPr="000100A0" w:rsidRDefault="00EF1334" w:rsidP="00D62856">
      <w:pPr>
        <w:widowControl w:val="0"/>
        <w:autoSpaceDE w:val="0"/>
        <w:autoSpaceDN w:val="0"/>
        <w:adjustRightInd w:val="0"/>
        <w:spacing w:line="480" w:lineRule="auto"/>
        <w:ind w:firstLine="720"/>
        <w:rPr>
          <w:rFonts w:cs="Times New Roman"/>
        </w:rPr>
      </w:pPr>
      <w:r>
        <w:t>T</w:t>
      </w:r>
      <w:r w:rsidR="001D7B3F">
        <w:t xml:space="preserve">rophic </w:t>
      </w:r>
      <w:r w:rsidR="00751180">
        <w:t xml:space="preserve">processes </w:t>
      </w:r>
      <w:r w:rsidR="001D7B3F">
        <w:t xml:space="preserve">have the potential to </w:t>
      </w:r>
      <w:r w:rsidR="00BE445D">
        <w:t xml:space="preserve">drive </w:t>
      </w:r>
      <w:r w:rsidR="008E3D16">
        <w:t xml:space="preserve">large </w:t>
      </w:r>
      <w:r w:rsidR="00BE445D">
        <w:t>changes i</w:t>
      </w:r>
      <w:r w:rsidR="008E3D16">
        <w:t>n the abundances of populations</w:t>
      </w:r>
      <w:r w:rsidR="007970EE">
        <w:t xml:space="preserve"> both in marine systems and elsewhere</w:t>
      </w:r>
      <w:r w:rsidR="00BE445D">
        <w:t>.</w:t>
      </w:r>
      <w:r w:rsidR="00497308">
        <w:t xml:space="preserve"> </w:t>
      </w:r>
      <w:r w:rsidR="002D1392">
        <w:t xml:space="preserve">Food webs </w:t>
      </w:r>
      <w:r>
        <w:t xml:space="preserve">characterized by top-down regulation </w:t>
      </w:r>
      <w:r w:rsidR="001D7B3F" w:rsidRPr="00466E57">
        <w:rPr>
          <w:rFonts w:cs="Times New Roman"/>
        </w:rPr>
        <w:t>tend to have</w:t>
      </w:r>
      <w:r w:rsidR="002D1392">
        <w:rPr>
          <w:rFonts w:cs="Times New Roman"/>
        </w:rPr>
        <w:t xml:space="preserve"> </w:t>
      </w:r>
      <w:r w:rsidR="001D7B3F" w:rsidRPr="00466E57">
        <w:rPr>
          <w:rFonts w:cs="Times New Roman"/>
        </w:rPr>
        <w:t xml:space="preserve">dynamics that are </w:t>
      </w:r>
      <w:r w:rsidR="00DE586D">
        <w:rPr>
          <w:rFonts w:cs="Times New Roman"/>
        </w:rPr>
        <w:t>more non-</w:t>
      </w:r>
      <w:r w:rsidR="001D7B3F" w:rsidRPr="00466E57">
        <w:rPr>
          <w:rFonts w:cs="Times New Roman"/>
        </w:rPr>
        <w:t xml:space="preserve">linear, </w:t>
      </w:r>
      <w:r w:rsidR="00DE586D">
        <w:rPr>
          <w:rFonts w:cs="Times New Roman"/>
        </w:rPr>
        <w:t xml:space="preserve">harder </w:t>
      </w:r>
      <w:r w:rsidR="001D7B3F" w:rsidRPr="00466E57">
        <w:rPr>
          <w:rFonts w:cs="Times New Roman"/>
        </w:rPr>
        <w:t xml:space="preserve">to understand, and </w:t>
      </w:r>
      <w:r w:rsidR="00DE586D">
        <w:rPr>
          <w:rFonts w:cs="Times New Roman"/>
        </w:rPr>
        <w:t xml:space="preserve">less </w:t>
      </w:r>
      <w:r w:rsidR="001D7B3F" w:rsidRPr="00466E57">
        <w:rPr>
          <w:rFonts w:cs="Times New Roman"/>
        </w:rPr>
        <w:t xml:space="preserve">predictable </w:t>
      </w:r>
      <w:r w:rsidR="001D7B3F" w:rsidRPr="00466E57">
        <w:rPr>
          <w:rFonts w:cs="Times New Roman"/>
        </w:rPr>
        <w:fldChar w:fldCharType="begin"/>
      </w:r>
      <w:r w:rsidR="00386741">
        <w:rPr>
          <w:rFonts w:cs="Times New Roman"/>
        </w:rPr>
        <w:instrText xml:space="preserve"> ADDIN ZOTERO_ITEM CSL_CITATION {"citationID":"5d90f2t27","properties":{"formattedCitation":"{\\rtf (Pace {\\i{}et al.}, 1999)}","plainCitation":"(Pace et al., 1999)"},"citationItems":[{"id":1151,"uris":["http://zotero.org/users/783258/items/N3PUQVMP"],"uri":["http://zotero.org/users/783258/items/N3PUQVMP"],"itemData":{"id":1151,"type":"article-journal","title":"Trophic cascades revealed in diverse ecosystems","container-title":"Trends in ecology &amp; evolution","page":"483–488","volume":"14","issue":"12","source":"Google Scholar","author":[{"family":"Pace","given":"Michael L."},{"family":"Cole","given":"Jonathan J."},{"family":"Carpenter","given":"Stephen R."},{"family":"Kitchell","given":"James F."}],"issued":{"date-parts":[["1999"]]}}}],"schema":"https://github.com/citation-style-language/schema/raw/master/csl-citation.json"} </w:instrText>
      </w:r>
      <w:r w:rsidR="001D7B3F" w:rsidRPr="00466E57">
        <w:rPr>
          <w:rFonts w:cs="Times New Roman"/>
        </w:rPr>
        <w:fldChar w:fldCharType="separate"/>
      </w:r>
      <w:r w:rsidR="001D7B3F" w:rsidRPr="00466E57">
        <w:t xml:space="preserve">(Pace </w:t>
      </w:r>
      <w:r w:rsidR="001D7B3F" w:rsidRPr="00466E57">
        <w:rPr>
          <w:i/>
          <w:iCs/>
        </w:rPr>
        <w:t>et al.</w:t>
      </w:r>
      <w:r w:rsidR="001D7B3F" w:rsidRPr="00466E57">
        <w:t>, 1999)</w:t>
      </w:r>
      <w:r w:rsidR="001D7B3F" w:rsidRPr="00466E57">
        <w:rPr>
          <w:rFonts w:cs="Times New Roman"/>
        </w:rPr>
        <w:fldChar w:fldCharType="end"/>
      </w:r>
      <w:r w:rsidR="001D7B3F" w:rsidRPr="00466E57">
        <w:rPr>
          <w:rFonts w:cs="Times New Roman"/>
        </w:rPr>
        <w:t xml:space="preserve">. </w:t>
      </w:r>
      <w:r w:rsidR="00E523AB">
        <w:rPr>
          <w:rFonts w:cs="Times New Roman"/>
        </w:rPr>
        <w:t>M</w:t>
      </w:r>
      <w:r w:rsidR="008B59A7">
        <w:rPr>
          <w:rFonts w:cs="Times New Roman"/>
        </w:rPr>
        <w:t>anagement of these food webs is difficult</w:t>
      </w:r>
      <w:r w:rsidR="001D7B3F" w:rsidRPr="00466E57">
        <w:rPr>
          <w:rFonts w:cs="Times New Roman"/>
        </w:rPr>
        <w:t xml:space="preserve"> due to their susceptibility to community shifts and </w:t>
      </w:r>
      <w:r w:rsidR="008B59A7">
        <w:rPr>
          <w:rFonts w:cs="Times New Roman"/>
        </w:rPr>
        <w:t>un</w:t>
      </w:r>
      <w:r w:rsidR="001D7B3F" w:rsidRPr="00466E57">
        <w:rPr>
          <w:rFonts w:cs="Times New Roman"/>
        </w:rPr>
        <w:t xml:space="preserve">predictable responses to </w:t>
      </w:r>
      <w:r w:rsidR="008B59A7">
        <w:rPr>
          <w:rFonts w:cs="Times New Roman"/>
        </w:rPr>
        <w:t xml:space="preserve">anthropogenic or environmental </w:t>
      </w:r>
      <w:r w:rsidR="003F1E83">
        <w:rPr>
          <w:rFonts w:cs="Times New Roman"/>
        </w:rPr>
        <w:t>perturbations</w:t>
      </w:r>
      <w:r w:rsidR="001D7B3F" w:rsidRPr="00466E57">
        <w:rPr>
          <w:rFonts w:cs="Times New Roman"/>
        </w:rPr>
        <w:t xml:space="preserve"> </w:t>
      </w:r>
      <w:r w:rsidR="001D7B3F" w:rsidRPr="00466E57">
        <w:rPr>
          <w:rFonts w:cs="Times New Roman"/>
        </w:rPr>
        <w:fldChar w:fldCharType="begin"/>
      </w:r>
      <w:r w:rsidR="00386741">
        <w:rPr>
          <w:rFonts w:cs="Times New Roman"/>
        </w:rPr>
        <w:instrText xml:space="preserve"> ADDIN ZOTERO_ITEM CSL_CITATION {"citationID":"1470vvbdnd","properties":{"formattedCitation":"{\\rtf (Estes {\\i{}et al.}, 2011)}","plainCitation":"(Estes et al., 2011)"},"citationItems":[{"id":341,"uris":["http://zotero.org/users/783258/items/G4Z93MCX"],"uri":["http://zotero.org/users/783258/items/G4Z93MCX"],"itemData":{"id":341,"type":"article-journal","title":"Trophic Downgrading of Planet Earth","container-title":"Science","page":"301-306","volume":"333","issue":"6040","source":"www.sciencemag.org","abstract":"Until recently, large apex consumers were ubiquitous across the globe and had been for millions of years. The loss of these animals may be humankind’s most pervasive influence on nature. Although such losses are widely viewed as an ethical and aesthetic problem, recent research reveals extensive cascading effects of their disappearance in marine, terrestrial, and freshwater ecosystems worldwide. This empirical work supports long-standing theory about the role of top-down forcing in ecosystems but also highlights the unanticipated impacts of trophic cascades on processes as diverse as the dynamics of disease, wildfire, carbon sequestration, invasive species, and biogeochemical cycles. These findings emphasize the urgent need for interdisciplinary research to forecast the effects of trophic downgrading on process, function, and resilience in global ecosystems.","DOI":"10.1126/science.1205106","ISSN":"0036-8075, 1095-9203","journalAbbreviation":"Science","language":"en","author":[{"family":"Estes","given":"James A."},{"family":"Terborgh","given":"John"},{"family":"Brashares","given":"Justin S."},{"family":"Power","given":"Mary E."},{"family":"Berger","given":"Joel"},{"family":"Bond","given":"William J."},{"family":"Carpenter","given":"Stephen R."},{"family":"Essington","given":"Timothy E."},{"family":"Holt","given":"Robert D."},{"family":"Jackson","given":"Jeremy B. C."},{"family":"Marquis","given":"Robert J."},{"family":"Oksanen","given":"Lauri"},{"family":"Oksanen","given":"Tarja"},{"family":"Paine","given":"Robert T."},{"family":"Pikitch","given":"Ellen K."},{"family":"Ripple","given":"William J."},{"family":"Sandin","given":"Stuart A."},{"family":"Scheffer","given":"Marten"},{"family":"Schoener","given":"Thomas W."},{"family":"Shurin","given":"Jonathan B."},{"family":"Sinclair","given":"Anthony R. E."},{"family":"Soule","given":"Michael E."},{"family":"Virtanen","given":"Risto"},{"family":"Wardle","given":"David A."}],"issued":{"date-parts":[["2011",7,15]]}}}],"schema":"https://github.com/citation-style-language/schema/raw/master/csl-citation.json"} </w:instrText>
      </w:r>
      <w:r w:rsidR="001D7B3F" w:rsidRPr="00466E57">
        <w:rPr>
          <w:rFonts w:cs="Times New Roman"/>
        </w:rPr>
        <w:fldChar w:fldCharType="separate"/>
      </w:r>
      <w:r w:rsidR="001D7B3F" w:rsidRPr="00466E57">
        <w:t xml:space="preserve">(Estes </w:t>
      </w:r>
      <w:r w:rsidR="001D7B3F" w:rsidRPr="00466E57">
        <w:rPr>
          <w:i/>
          <w:iCs/>
        </w:rPr>
        <w:t>et al.</w:t>
      </w:r>
      <w:r w:rsidR="001D7B3F" w:rsidRPr="00466E57">
        <w:t>, 2011)</w:t>
      </w:r>
      <w:r w:rsidR="001D7B3F" w:rsidRPr="00466E57">
        <w:rPr>
          <w:rFonts w:cs="Times New Roman"/>
        </w:rPr>
        <w:fldChar w:fldCharType="end"/>
      </w:r>
      <w:r w:rsidR="001D7B3F" w:rsidRPr="00466E57">
        <w:rPr>
          <w:rFonts w:cs="Times New Roman"/>
        </w:rPr>
        <w:t>.</w:t>
      </w:r>
      <w:r w:rsidR="00497308">
        <w:rPr>
          <w:rFonts w:cs="Times New Roman"/>
        </w:rPr>
        <w:t xml:space="preserve"> Importantly, the strength of </w:t>
      </w:r>
      <w:r w:rsidR="009D3F8D">
        <w:rPr>
          <w:rFonts w:cs="Times New Roman"/>
        </w:rPr>
        <w:t xml:space="preserve">predation </w:t>
      </w:r>
      <w:r w:rsidR="00497308">
        <w:rPr>
          <w:rFonts w:cs="Times New Roman"/>
        </w:rPr>
        <w:t xml:space="preserve">control </w:t>
      </w:r>
      <w:r w:rsidR="009D3F8D">
        <w:rPr>
          <w:rFonts w:cs="Times New Roman"/>
        </w:rPr>
        <w:t xml:space="preserve">and trophic cascades </w:t>
      </w:r>
      <w:r w:rsidR="00497308">
        <w:rPr>
          <w:rFonts w:cs="Times New Roman"/>
        </w:rPr>
        <w:t>is remarkably variable among systems, even within a system type</w:t>
      </w:r>
      <w:r w:rsidR="009D3F8D">
        <w:rPr>
          <w:rFonts w:cs="Times New Roman"/>
        </w:rPr>
        <w:t xml:space="preserve"> </w:t>
      </w:r>
      <w:r w:rsidR="009D3F8D">
        <w:rPr>
          <w:rFonts w:cs="Times New Roman"/>
        </w:rPr>
        <w:fldChar w:fldCharType="begin"/>
      </w:r>
      <w:r w:rsidR="00386741">
        <w:rPr>
          <w:rFonts w:cs="Times New Roman"/>
        </w:rPr>
        <w:instrText xml:space="preserve"> ADDIN ZOTERO_ITEM CSL_CITATION {"citationID":"rv8275ch8","properties":{"formattedCitation":"{\\rtf (Shurin {\\i{}et al.}, 2002)}","plainCitation":"(Shurin et al., 2002)"},"citationItems":[{"id":447,"uris":["http://zotero.org/users/783258/items/RTH2H2HU"],"uri":["http://zotero.org/users/783258/items/RTH2H2HU"],"itemData":{"id":447,"type":"article-journal","title":"A cross-ecosystem comparison of the strength of trophic cascades","container-title":"Ecology Letters","page":"785-791","volume":"5","issue":"6","source":"Open WorldCat","abstract":"Although trophic cascades (indirect effects of predators on plants via herbivores) occur in a wide variety of food webs, the magnitudes of their effects are often quite variable. We compared the responses of herbivore and plant communities to predator manipulations in 102 field experiments in six different ecosystems:  lentic (lake and pond), marine, and stream benthos, lentic and marine plankton, and terrestrial (grasslands and agricultural fields). Predator effects varied considerably among systems and were strongest in lentic and marine benthos and weakest in marine plankton and terrestrial food webs. Predator effects on herbivores were generally larger and more variable than on plants, suggesting that cascades often become attenuated at the plant-herbivore interface. Top-down control of plant biomass was stronger in water than on land; however, the differences among the five aquatic food webs were as great as those between wet and dry systems.","ISSN":"1461-023X","language":"English","author":[{"family":"Shurin","given":"Jonathan B"},{"family":"Borer","given":"Elizabeth T"},{"family":"Seabloom","given":"Eric W"},{"family":"Anderson","given":"Kurt"},{"family":"Blanchette","given":"Carol A"},{"family":"Broitman","given":"Bernardo"},{"family":"Cooper","given":"Scott D"},{"family":"Halpern","given":"Benjamin S"}],"issued":{"date-parts":[["2002"]]}}}],"schema":"https://github.com/citation-style-language/schema/raw/master/csl-citation.json"} </w:instrText>
      </w:r>
      <w:r w:rsidR="009D3F8D">
        <w:rPr>
          <w:rFonts w:cs="Times New Roman"/>
        </w:rPr>
        <w:fldChar w:fldCharType="separate"/>
      </w:r>
      <w:r w:rsidR="009D3F8D" w:rsidRPr="009D3F8D">
        <w:rPr>
          <w:rFonts w:ascii="Cambria"/>
        </w:rPr>
        <w:t xml:space="preserve">(Shurin </w:t>
      </w:r>
      <w:r w:rsidR="009D3F8D" w:rsidRPr="009D3F8D">
        <w:rPr>
          <w:rFonts w:ascii="Cambria"/>
          <w:i/>
          <w:iCs/>
        </w:rPr>
        <w:t>et al.</w:t>
      </w:r>
      <w:r w:rsidR="009D3F8D" w:rsidRPr="009D3F8D">
        <w:rPr>
          <w:rFonts w:ascii="Cambria"/>
        </w:rPr>
        <w:t>, 2002)</w:t>
      </w:r>
      <w:r w:rsidR="009D3F8D">
        <w:rPr>
          <w:rFonts w:cs="Times New Roman"/>
        </w:rPr>
        <w:fldChar w:fldCharType="end"/>
      </w:r>
      <w:r w:rsidR="00497308">
        <w:rPr>
          <w:rFonts w:cs="Times New Roman"/>
        </w:rPr>
        <w:t xml:space="preserve">. </w:t>
      </w:r>
      <w:r w:rsidR="00337BD6">
        <w:rPr>
          <w:rFonts w:cs="Times New Roman"/>
        </w:rPr>
        <w:t>For example, b</w:t>
      </w:r>
      <w:r w:rsidR="005A68BF">
        <w:rPr>
          <w:rFonts w:cs="Times New Roman"/>
        </w:rPr>
        <w:t>oth p</w:t>
      </w:r>
      <w:r w:rsidR="00323C85">
        <w:rPr>
          <w:rFonts w:cs="Times New Roman"/>
        </w:rPr>
        <w:t xml:space="preserve">redation </w:t>
      </w:r>
      <w:r w:rsidR="002D5D57">
        <w:rPr>
          <w:rFonts w:cs="Times New Roman"/>
        </w:rPr>
        <w:fldChar w:fldCharType="begin"/>
      </w:r>
      <w:r w:rsidR="00386741">
        <w:rPr>
          <w:rFonts w:cs="Times New Roman"/>
        </w:rPr>
        <w:instrText xml:space="preserve"> ADDIN ZOTERO_ITEM CSL_CITATION {"citationID":"1vq5at9vle","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2D5D57">
        <w:rPr>
          <w:rFonts w:cs="Times New Roman"/>
        </w:rPr>
        <w:fldChar w:fldCharType="separate"/>
      </w:r>
      <w:r w:rsidR="002D5D57" w:rsidRPr="002D5D57">
        <w:rPr>
          <w:rFonts w:ascii="Cambria"/>
        </w:rPr>
        <w:t>(Swain and Benoît, 2015)</w:t>
      </w:r>
      <w:r w:rsidR="002D5D57">
        <w:rPr>
          <w:rFonts w:cs="Times New Roman"/>
        </w:rPr>
        <w:fldChar w:fldCharType="end"/>
      </w:r>
      <w:r w:rsidR="005A68BF">
        <w:rPr>
          <w:rFonts w:cs="Times New Roman"/>
        </w:rPr>
        <w:t xml:space="preserve"> and</w:t>
      </w:r>
      <w:r w:rsidR="00E02A53">
        <w:rPr>
          <w:rFonts w:cs="Times New Roman"/>
        </w:rPr>
        <w:t xml:space="preserve"> climate</w:t>
      </w:r>
      <w:r w:rsidR="005A68BF">
        <w:rPr>
          <w:rFonts w:cs="Times New Roman"/>
        </w:rPr>
        <w:t xml:space="preserve"> </w:t>
      </w:r>
      <w:r w:rsidR="005A68BF">
        <w:rPr>
          <w:rFonts w:cs="Times New Roman"/>
        </w:rPr>
        <w:fldChar w:fldCharType="begin"/>
      </w:r>
      <w:r w:rsidR="00D577C0">
        <w:rPr>
          <w:rFonts w:cs="Times New Roman"/>
        </w:rPr>
        <w:instrText xml:space="preserve"> ADDIN ZOTERO_ITEM CSL_CITATION {"citationID":"2ivgQAMP","properties":{"formattedCitation":"(Rose, 2004)","plainCitation":"(Rose, 2004)"},"citationItems":[{"id":1255,"uris":["http://zotero.org/users/783258/items/ID4K6763"],"uri":["http://zotero.org/users/783258/items/ID4K6763"],"itemData":{"id":1255,"type":"article-journal","title":"Reconciling overfishing and climate change with stock dynamics of Atlantic cod (Gadus morhua) over 500 years","container-title":"Canadian Journal of Fisheries and Aquatic Sciences","page":"1553-1557","volume":"61","issue":"9","source":"nrcresearchpress.com (Atypon)","abstract":"To examine overfishing and climate effects on depleted cod (Gadus morhua) stocks, a surplus production model based on reconstructions of cod catch in Newfoundland was used to describe biomass dynamics from 1505 to 2004. Productivity parameters r (population growth rate) and K (carrying capacity) were assigned by fitting model to survey biomass. Assumptions of fishery-only influences inferring constant, random, or depensatory parameters fared poorly (did not mimic history), as did climate influences indexed by tree ring growth. However, a model using both climate and depensation fared well, mimicking much documented history of Newfoundland cod, including declines  during the Little Ice Age (mid- to late 19th century) and the stock collapses of the late 20th century, with a good fit to recent scientific surveys (r2 = 0.80). This model suggests temporal differentiation between fishing and climate effects, including (i) declines during the Little Ice Age (1800</w:instrText>
      </w:r>
      <w:r w:rsidR="00D577C0">
        <w:rPr>
          <w:rFonts w:ascii="Libian SC Regular" w:hAnsi="Libian SC Regular" w:cs="Libian SC Regular"/>
        </w:rPr>
        <w:instrText>–</w:instrText>
      </w:r>
      <w:r w:rsidR="00D577C0">
        <w:rPr>
          <w:rFonts w:cs="Times New Roman"/>
        </w:rPr>
        <w:instrText xml:space="preserve">1880) caused by lower productivity, (ii) collapses in the 1960s caused by overfishing, (iii) collapses in the late 1980s caused by both, and (iv) rebuilding now hindered by depensatory effects of low numbers.","DOI":"10.1139/f04-173","ISSN":"0706-652X","journalAbbreviation":"Can. J. Fish. Aquat. Sci.","author":[{"family":"Rose","given":"G A"}],"issued":{"date-parts":[["2004",9,1]]}}}],"schema":"https://github.com/citation-style-language/schema/raw/master/csl-citation.json"} </w:instrText>
      </w:r>
      <w:r w:rsidR="005A68BF">
        <w:rPr>
          <w:rFonts w:cs="Times New Roman"/>
        </w:rPr>
        <w:fldChar w:fldCharType="separate"/>
      </w:r>
      <w:r w:rsidR="00B5759A">
        <w:rPr>
          <w:rFonts w:cs="Times New Roman"/>
          <w:noProof/>
        </w:rPr>
        <w:t>(Rose, 2004)</w:t>
      </w:r>
      <w:r w:rsidR="005A68BF">
        <w:rPr>
          <w:rFonts w:cs="Times New Roman"/>
        </w:rPr>
        <w:fldChar w:fldCharType="end"/>
      </w:r>
      <w:r w:rsidR="005A68BF">
        <w:rPr>
          <w:rFonts w:cs="Times New Roman"/>
        </w:rPr>
        <w:t xml:space="preserve"> </w:t>
      </w:r>
      <w:r w:rsidR="006B5DE6">
        <w:rPr>
          <w:rFonts w:cs="Times New Roman"/>
        </w:rPr>
        <w:t>have</w:t>
      </w:r>
      <w:r w:rsidR="005A68BF">
        <w:rPr>
          <w:rFonts w:cs="Times New Roman"/>
        </w:rPr>
        <w:t xml:space="preserve"> explain</w:t>
      </w:r>
      <w:r w:rsidR="006B5DE6">
        <w:rPr>
          <w:rFonts w:cs="Times New Roman"/>
        </w:rPr>
        <w:t>ed</w:t>
      </w:r>
      <w:r w:rsidR="005A68BF">
        <w:rPr>
          <w:rFonts w:cs="Times New Roman"/>
        </w:rPr>
        <w:t xml:space="preserve"> </w:t>
      </w:r>
      <w:r w:rsidR="00337BD6">
        <w:rPr>
          <w:rFonts w:cs="Times New Roman"/>
        </w:rPr>
        <w:t xml:space="preserve">the </w:t>
      </w:r>
      <w:r w:rsidR="005A68BF">
        <w:rPr>
          <w:rFonts w:cs="Times New Roman"/>
        </w:rPr>
        <w:t>non-recovery of the same focal species</w:t>
      </w:r>
      <w:r w:rsidR="00323C85">
        <w:rPr>
          <w:rFonts w:cs="Times New Roman"/>
        </w:rPr>
        <w:t xml:space="preserve"> </w:t>
      </w:r>
      <w:r w:rsidR="00D62856">
        <w:rPr>
          <w:rFonts w:cs="Times New Roman"/>
        </w:rPr>
        <w:t xml:space="preserve">(cod) </w:t>
      </w:r>
      <w:r w:rsidR="005A68BF">
        <w:rPr>
          <w:rFonts w:cs="Times New Roman"/>
        </w:rPr>
        <w:t xml:space="preserve">in </w:t>
      </w:r>
      <w:r w:rsidR="00C51FD8">
        <w:rPr>
          <w:rFonts w:cs="Times New Roman"/>
        </w:rPr>
        <w:t xml:space="preserve">two </w:t>
      </w:r>
      <w:r w:rsidR="006B5DE6">
        <w:rPr>
          <w:rFonts w:cs="Times New Roman"/>
        </w:rPr>
        <w:t xml:space="preserve">different </w:t>
      </w:r>
      <w:r w:rsidR="00FE4BB2">
        <w:rPr>
          <w:rFonts w:cs="Times New Roman"/>
        </w:rPr>
        <w:t xml:space="preserve">nearby </w:t>
      </w:r>
      <w:r w:rsidR="005A68BF">
        <w:rPr>
          <w:rFonts w:cs="Times New Roman"/>
        </w:rPr>
        <w:t>ecosystems</w:t>
      </w:r>
      <w:r w:rsidR="00323C85">
        <w:rPr>
          <w:rFonts w:cs="Times New Roman"/>
        </w:rPr>
        <w:t xml:space="preserve">. </w:t>
      </w:r>
      <w:r w:rsidR="00DC1B25">
        <w:rPr>
          <w:rFonts w:cs="Times New Roman"/>
        </w:rPr>
        <w:t xml:space="preserve">Therefore, understanding what drives the population- and community-scale consequences of </w:t>
      </w:r>
      <w:r w:rsidR="00A8751F">
        <w:rPr>
          <w:rFonts w:cs="Times New Roman"/>
        </w:rPr>
        <w:t>consumption</w:t>
      </w:r>
      <w:r w:rsidR="00DC1B25">
        <w:rPr>
          <w:rFonts w:cs="Times New Roman"/>
        </w:rPr>
        <w:t xml:space="preserve"> is </w:t>
      </w:r>
      <w:r w:rsidR="004D69EE">
        <w:rPr>
          <w:rFonts w:cs="Times New Roman"/>
        </w:rPr>
        <w:t>a</w:t>
      </w:r>
      <w:r w:rsidR="00A105BC">
        <w:rPr>
          <w:rFonts w:cs="Times New Roman"/>
        </w:rPr>
        <w:t xml:space="preserve"> key question in</w:t>
      </w:r>
      <w:r w:rsidR="004D69EE">
        <w:rPr>
          <w:rFonts w:cs="Times New Roman"/>
        </w:rPr>
        <w:t xml:space="preserve"> ecology.</w:t>
      </w:r>
    </w:p>
    <w:p w14:paraId="7D952E6D" w14:textId="15408D4C" w:rsidR="00D92A22" w:rsidRPr="00466E57" w:rsidRDefault="00751180" w:rsidP="00D62856">
      <w:pPr>
        <w:widowControl w:val="0"/>
        <w:autoSpaceDE w:val="0"/>
        <w:autoSpaceDN w:val="0"/>
        <w:adjustRightInd w:val="0"/>
        <w:spacing w:line="480" w:lineRule="auto"/>
        <w:ind w:firstLine="720"/>
        <w:rPr>
          <w:rFonts w:cs="Times New Roman"/>
        </w:rPr>
      </w:pPr>
      <w:r>
        <w:rPr>
          <w:rFonts w:cs="Times New Roman"/>
        </w:rPr>
        <w:t xml:space="preserve">The </w:t>
      </w:r>
      <w:r w:rsidR="00EB2C4B">
        <w:rPr>
          <w:rFonts w:cs="Times New Roman"/>
        </w:rPr>
        <w:t>influence</w:t>
      </w:r>
      <w:r>
        <w:rPr>
          <w:rFonts w:cs="Times New Roman"/>
        </w:rPr>
        <w:t xml:space="preserve"> of predation </w:t>
      </w:r>
      <w:r w:rsidR="008B59A7">
        <w:rPr>
          <w:rFonts w:cs="Times New Roman"/>
        </w:rPr>
        <w:t xml:space="preserve">on prey </w:t>
      </w:r>
      <w:r>
        <w:rPr>
          <w:rFonts w:cs="Times New Roman"/>
        </w:rPr>
        <w:t>likely depends, in part, on community structure</w:t>
      </w:r>
      <w:r w:rsidR="00413536">
        <w:rPr>
          <w:rFonts w:cs="Times New Roman"/>
        </w:rPr>
        <w:t xml:space="preserve"> and dynamics</w:t>
      </w:r>
      <w:r w:rsidR="00D577C0">
        <w:rPr>
          <w:rFonts w:cs="Times New Roman"/>
        </w:rPr>
        <w:t xml:space="preserve"> </w:t>
      </w:r>
      <w:r w:rsidR="00D577C0">
        <w:rPr>
          <w:rFonts w:cs="Times New Roman"/>
        </w:rPr>
        <w:fldChar w:fldCharType="begin"/>
      </w:r>
      <w:r w:rsidR="001E3293">
        <w:rPr>
          <w:rFonts w:cs="Times New Roman"/>
        </w:rPr>
        <w:instrText xml:space="preserve"> ADDIN ZOTERO_ITEM CSL_CITATION {"citationID":"mt14LySQ","properties":{"formattedCitation":"(MacArthur, 1955; Paine, 1980)","plainCitation":"(MacArthur, 1955; Paine, 1980)"},"citationItems":[{"id":1325,"uris":["http://zotero.org/users/783258/items/6ZTBKTQI"],"uri":["http://zotero.org/users/783258/items/6ZTBKTQI"],"itemData":{"id":1325,"type":"article-journal","title":"Fluctuations of Animal Populations and a Measure of Community Stability","container-title":"Ecology","page":"533-536","volume":"36","issue":"3","source":"JSTOR","DOI":"10.2307/1929601","ISSN":"0012-9658","journalAbbreviation":"Ecology","author":[{"family":"MacArthur","given":"Robert"}],"issued":{"date-parts":[["1955"]]}}},{"id":272,"uris":["http://zotero.org/users/783258/items/AJVBK2HU"],"uri":["http://zotero.org/users/783258/items/AJVBK2HU"],"itemData":{"id":272,"type":"article-journal","title":"Food Webs: Linkage, Interaction Strength and Community Infrastructure","container-title":"Journal of Animal Ecology","page":"667-685","volume":"49","issue":"3","source":"Open WorldCat","ISSN":"0021-8790","shortTitle":"Food Webs","language":"English","author":[{"family":"Paine","given":"R. T"}],"issued":{"date-parts":[["1980"]]}}}],"schema":"https://github.com/citation-style-language/schema/raw/master/csl-citation.json"} </w:instrText>
      </w:r>
      <w:r w:rsidR="00D577C0">
        <w:rPr>
          <w:rFonts w:cs="Times New Roman"/>
        </w:rPr>
        <w:fldChar w:fldCharType="separate"/>
      </w:r>
      <w:r w:rsidR="001E3293">
        <w:rPr>
          <w:rFonts w:cs="Times New Roman"/>
          <w:noProof/>
        </w:rPr>
        <w:t>(MacArthur, 1955; Paine, 1980)</w:t>
      </w:r>
      <w:r w:rsidR="00D577C0">
        <w:rPr>
          <w:rFonts w:cs="Times New Roman"/>
        </w:rPr>
        <w:fldChar w:fldCharType="end"/>
      </w:r>
      <w:r>
        <w:rPr>
          <w:rFonts w:cs="Times New Roman"/>
        </w:rPr>
        <w:t xml:space="preserve">. </w:t>
      </w:r>
      <w:r w:rsidR="009B705B" w:rsidRPr="00466E57">
        <w:rPr>
          <w:rFonts w:cs="Times New Roman"/>
        </w:rPr>
        <w:t>Ecologi</w:t>
      </w:r>
      <w:r w:rsidR="001D7B3F">
        <w:rPr>
          <w:rFonts w:cs="Times New Roman"/>
        </w:rPr>
        <w:t>sts o</w:t>
      </w:r>
      <w:r w:rsidR="00D92A22" w:rsidRPr="00466E57">
        <w:rPr>
          <w:rFonts w:cs="Times New Roman"/>
        </w:rPr>
        <w:t>ften</w:t>
      </w:r>
      <w:r w:rsidR="009B705B" w:rsidRPr="00466E57">
        <w:rPr>
          <w:rFonts w:cs="Times New Roman"/>
        </w:rPr>
        <w:t xml:space="preserve"> predict that </w:t>
      </w:r>
      <w:r w:rsidR="001978FE" w:rsidRPr="00466E57">
        <w:rPr>
          <w:rFonts w:cs="Times New Roman"/>
        </w:rPr>
        <w:t xml:space="preserve">species in </w:t>
      </w:r>
      <w:r w:rsidR="009B705B" w:rsidRPr="00466E57">
        <w:rPr>
          <w:rFonts w:cs="Times New Roman"/>
        </w:rPr>
        <w:t>complex</w:t>
      </w:r>
      <w:r w:rsidR="001978FE" w:rsidRPr="00466E57">
        <w:rPr>
          <w:rFonts w:cs="Times New Roman"/>
        </w:rPr>
        <w:t>,</w:t>
      </w:r>
      <w:r w:rsidR="009B705B" w:rsidRPr="00466E57">
        <w:rPr>
          <w:rFonts w:cs="Times New Roman"/>
        </w:rPr>
        <w:t xml:space="preserve"> </w:t>
      </w:r>
      <w:r w:rsidR="002E542B">
        <w:rPr>
          <w:rFonts w:cs="Times New Roman"/>
        </w:rPr>
        <w:t>diverse</w:t>
      </w:r>
      <w:r w:rsidR="009B705B" w:rsidRPr="00466E57">
        <w:rPr>
          <w:rFonts w:cs="Times New Roman"/>
        </w:rPr>
        <w:t xml:space="preserve"> food webs with many weak trophic linkages</w:t>
      </w:r>
      <w:r w:rsidR="001978FE" w:rsidRPr="00466E57">
        <w:rPr>
          <w:rFonts w:cs="Times New Roman"/>
        </w:rPr>
        <w:t xml:space="preserve"> </w:t>
      </w:r>
      <w:r w:rsidR="009B705B" w:rsidRPr="00466E57">
        <w:rPr>
          <w:rFonts w:cs="Times New Roman"/>
        </w:rPr>
        <w:t xml:space="preserve">are buffered from </w:t>
      </w:r>
      <w:r w:rsidR="001978FE" w:rsidRPr="00466E57">
        <w:rPr>
          <w:rFonts w:cs="Times New Roman"/>
        </w:rPr>
        <w:t>top-down control</w:t>
      </w:r>
      <w:r w:rsidR="002E542B">
        <w:rPr>
          <w:rFonts w:cs="Times New Roman"/>
        </w:rPr>
        <w:t xml:space="preserve"> </w:t>
      </w:r>
      <w:r w:rsidR="001978FE" w:rsidRPr="00466E57">
        <w:rPr>
          <w:rFonts w:cs="Times New Roman"/>
        </w:rPr>
        <w:t>because of compensatory responses of predators</w:t>
      </w:r>
      <w:r w:rsidR="009B705B" w:rsidRPr="00466E57">
        <w:rPr>
          <w:rFonts w:cs="Times New Roman"/>
        </w:rPr>
        <w:t xml:space="preserve"> </w:t>
      </w:r>
      <w:r w:rsidR="009B705B" w:rsidRPr="00466E57">
        <w:rPr>
          <w:rFonts w:cs="Times New Roman"/>
        </w:rPr>
        <w:fldChar w:fldCharType="begin"/>
      </w:r>
      <w:r w:rsidR="00386741">
        <w:rPr>
          <w:rFonts w:cs="Times New Roman"/>
        </w:rPr>
        <w:instrText xml:space="preserve"> ADDIN ZOTERO_ITEM CSL_CITATION {"citationID":"1t1is607mo","properties":{"formattedCitation":"(Strong, 1992)","plainCitation":"(Strong, 1992)"},"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separate"/>
      </w:r>
      <w:r w:rsidR="008E5A26" w:rsidRPr="00466E57">
        <w:rPr>
          <w:rFonts w:cs="Times New Roman"/>
          <w:noProof/>
        </w:rPr>
        <w:t>(Strong, 1992)</w:t>
      </w:r>
      <w:r w:rsidR="009B705B" w:rsidRPr="00466E57">
        <w:rPr>
          <w:rFonts w:cs="Times New Roman"/>
        </w:rPr>
        <w:fldChar w:fldCharType="end"/>
      </w:r>
      <w:r w:rsidR="009B705B" w:rsidRPr="00466E57">
        <w:rPr>
          <w:rFonts w:cs="Times New Roman"/>
        </w:rPr>
        <w:fldChar w:fldCharType="begin"/>
      </w:r>
      <w:r w:rsidR="00386741">
        <w:rPr>
          <w:rFonts w:cs="Times New Roman"/>
        </w:rPr>
        <w:instrText xml:space="preserve"> ADDIN ZOTERO_ITEM CSL_CITATION {"citationID":"oqpl2nrm2","properties":{"formattedCitation":"(Strong, 1992)","plainCitation":""},"citationItems":[{"id":231,"uris":["http://zotero.org/users/783258/items/6IJ5IBIC"],"uri":["http://zotero.org/users/783258/items/6IJ5IBIC"],"itemData":{"id":231,"type":"article-journal","title":"Are trophic cascades all wet? Differentiation and donor-control in speciose ecosystems.","container-title":"Ecology","page":"747-754","volume":"73","issue":"3","source":"Open WorldCat","ISSN":"0012-9658","shortTitle":"Are trophic cascades all wet?","language":"English","author":[{"family":"Strong","given":"DONALD R"}],"issued":{"date-parts":[["1992"]]}}}],"schema":"https://github.com/citation-style-language/schema/raw/master/csl-citation.json"} </w:instrText>
      </w:r>
      <w:r w:rsidR="009B705B" w:rsidRPr="00466E57">
        <w:rPr>
          <w:rFonts w:cs="Times New Roman"/>
        </w:rPr>
        <w:fldChar w:fldCharType="end"/>
      </w:r>
      <w:r w:rsidR="009B705B" w:rsidRPr="00466E57">
        <w:rPr>
          <w:rFonts w:cs="Times New Roman"/>
        </w:rPr>
        <w:t xml:space="preserve">. </w:t>
      </w:r>
      <w:r w:rsidR="00E523AB">
        <w:rPr>
          <w:rFonts w:cs="Times New Roman"/>
        </w:rPr>
        <w:t>In these systems,</w:t>
      </w:r>
      <w:r w:rsidR="00D92A22" w:rsidRPr="00466E57">
        <w:rPr>
          <w:rFonts w:cs="Times New Roman"/>
        </w:rPr>
        <w:t xml:space="preserve"> species are subject to a diverse assemblage of predators whose</w:t>
      </w:r>
      <w:r w:rsidR="001978FE" w:rsidRPr="00466E57">
        <w:rPr>
          <w:rFonts w:cs="Times New Roman"/>
        </w:rPr>
        <w:t xml:space="preserve"> temporal</w:t>
      </w:r>
      <w:r w:rsidR="00D92A22" w:rsidRPr="00466E57">
        <w:rPr>
          <w:rFonts w:cs="Times New Roman"/>
        </w:rPr>
        <w:t xml:space="preserve"> dynamics are not synchronized</w:t>
      </w:r>
      <w:r w:rsidR="00F24652">
        <w:rPr>
          <w:rFonts w:cs="Times New Roman"/>
        </w:rPr>
        <w:t>,</w:t>
      </w:r>
      <w:r w:rsidR="00D92A22" w:rsidRPr="00466E57">
        <w:rPr>
          <w:rFonts w:cs="Times New Roman"/>
        </w:rPr>
        <w:t xml:space="preserve"> </w:t>
      </w:r>
      <w:r w:rsidR="001978FE" w:rsidRPr="00466E57">
        <w:rPr>
          <w:rFonts w:cs="Times New Roman"/>
        </w:rPr>
        <w:t xml:space="preserve">so </w:t>
      </w:r>
      <w:r w:rsidR="002B4A5A" w:rsidRPr="00466E57">
        <w:rPr>
          <w:rFonts w:cs="Times New Roman"/>
        </w:rPr>
        <w:t>p</w:t>
      </w:r>
      <w:r w:rsidR="00D92A22" w:rsidRPr="00466E57">
        <w:rPr>
          <w:rFonts w:cs="Times New Roman"/>
        </w:rPr>
        <w:t>rey experience a relatively constant rate of predation</w:t>
      </w:r>
      <w:r w:rsidR="00D631F2" w:rsidRPr="00466E57">
        <w:rPr>
          <w:rFonts w:cs="Times New Roman"/>
        </w:rPr>
        <w:t xml:space="preserve"> </w:t>
      </w:r>
      <w:r w:rsidR="001978FE" w:rsidRPr="00466E57">
        <w:rPr>
          <w:rFonts w:cs="Times New Roman"/>
        </w:rPr>
        <w:t xml:space="preserve">even if a single predator undergoes a large </w:t>
      </w:r>
      <w:r w:rsidR="00596708">
        <w:rPr>
          <w:rFonts w:cs="Times New Roman"/>
        </w:rPr>
        <w:t>change</w:t>
      </w:r>
      <w:r w:rsidR="00596708" w:rsidRPr="00466E57">
        <w:rPr>
          <w:rFonts w:cs="Times New Roman"/>
        </w:rPr>
        <w:t xml:space="preserve"> </w:t>
      </w:r>
      <w:r w:rsidR="001978FE" w:rsidRPr="00466E57">
        <w:rPr>
          <w:rFonts w:cs="Times New Roman"/>
        </w:rPr>
        <w:t xml:space="preserve">in abundance </w:t>
      </w:r>
      <w:r w:rsidR="00D92A22" w:rsidRPr="00466E57">
        <w:rPr>
          <w:rFonts w:cs="Times New Roman"/>
        </w:rPr>
        <w:fldChar w:fldCharType="begin"/>
      </w:r>
      <w:r w:rsidR="00386741">
        <w:rPr>
          <w:rFonts w:cs="Times New Roman"/>
        </w:rPr>
        <w:instrText xml:space="preserve"> ADDIN ZOTERO_ITEM CSL_CITATION {"citationID":"ViaW3t7l","properties":{"unsorted":true,"formattedCitation":"(Power, 1992; Polis and Strong, 1996)","plainCitation":"(Power, 1992; Polis and Strong, 1996)"},"citationItems":[{"id":193,"uris":["http://zotero.org/users/783258/items/32IQJUT2"],"uri":["http://zotero.org/users/783258/items/32IQJUT2"],"itemData":{"id":193,"type":"article-journal","title":"Top-Down and Bottom-Up Forces in Food Webs: Do Plants Have Primacy","container-title":"Ecology","page":"733-746","volume":"73","issue":"3","source":"JSTOR","DOI":"10.2307/1940153","ISSN":"0012-9658","note":"ArticleType: research-article / Full publication date: Jun., 1992 / Copyright © 1992 Ecological Society of America","shortTitle":"Top-Down and Bottom-Up Forces in Food Webs","author":[{"family":"Power","given":"Mary E."}],"issued":{"date-parts":[["1992",6,1]]}}},{"id":492,"uris":["http://zotero.org/users/783258/items/VCTS8WT6"],"uri":["http://zotero.org/users/783258/items/VCTS8WT6"],"itemData":{"id":492,"type":"article-journal","title":"Food Web Complexity and Community Dynamics","container-title":"American Naturalist","page":"813-846","volume":"147","issue":"5","source":"Open WorldCat","abstract":"&lt;p&gt;Food webs in nature have multiple, reticulate connections between a diversity of consumers and resources. Such complexity affects web dynamics: it first spreads the direct effects of consumption and productivity throughout the web rather than focusing them at particular \"trophic levels.\" Second, consumer densities are often donor controlled with food from across the trophic spectrum, the herbivore and detrital channels, other habitats, life-history omnivory, and even trophic mutualism. Although consumers usually do not affect these resources, increased numbers often allow consumers to depress other resources to levels lower than if donor-controlled resources were absent. We propose that such donor-controlled and \"multichannel\" omnivory is a general feature of consumer control and central to food web dynamics. This observation is contrary to the normal practice of inferring dynamics by simplifying webs into a few linear \"trophic levels,\" as per \"green world\" theories. Such theories do not accommodate common and dynamically important features of real webs such as the ubiquity of donor control and the importance and dynamics of detritus, omnivory, resources crossing habitats, life history, nutrients (as opposed to energy), pathogens, resource defenses, and trophic symbioses. We conclude that trophic cascades and top-down community regulation as envisioned by trophic-level theories are relatively uncommon in nature.&lt;/p&gt;","ISSN":"0003-0147","language":"English","author":[{"family":"Polis","given":"Gary A"},{"family":"Strong","given":"Donald R"}],"issued":{"date-parts":[["1996"]]}}}],"schema":"https://github.com/citation-style-language/schema/raw/master/csl-citation.json"} </w:instrText>
      </w:r>
      <w:r w:rsidR="00D92A22" w:rsidRPr="00466E57">
        <w:rPr>
          <w:rFonts w:cs="Times New Roman"/>
        </w:rPr>
        <w:fldChar w:fldCharType="separate"/>
      </w:r>
      <w:r w:rsidR="00F24652">
        <w:rPr>
          <w:rFonts w:cs="Times New Roman"/>
          <w:noProof/>
        </w:rPr>
        <w:t>(Power, 1992; Polis and Strong, 1996)</w:t>
      </w:r>
      <w:r w:rsidR="00D92A22" w:rsidRPr="00466E57">
        <w:rPr>
          <w:rFonts w:cs="Times New Roman"/>
        </w:rPr>
        <w:fldChar w:fldCharType="end"/>
      </w:r>
      <w:r w:rsidR="00D92A22" w:rsidRPr="00466E57">
        <w:rPr>
          <w:rFonts w:cs="Times New Roman"/>
        </w:rPr>
        <w:t xml:space="preserve">. </w:t>
      </w:r>
      <w:r w:rsidR="00734E3F" w:rsidRPr="00466E57">
        <w:rPr>
          <w:rFonts w:cs="Times New Roman"/>
        </w:rPr>
        <w:t>Under this view,</w:t>
      </w:r>
      <w:r w:rsidR="001978FE" w:rsidRPr="00466E57">
        <w:rPr>
          <w:rFonts w:cs="Times New Roman"/>
        </w:rPr>
        <w:t xml:space="preserve"> </w:t>
      </w:r>
      <w:r w:rsidR="00493863">
        <w:rPr>
          <w:rFonts w:cs="Times New Roman"/>
        </w:rPr>
        <w:t xml:space="preserve">keystone species </w:t>
      </w:r>
      <w:r w:rsidR="00493863">
        <w:rPr>
          <w:rFonts w:cs="Times New Roman"/>
        </w:rPr>
        <w:fldChar w:fldCharType="begin"/>
      </w:r>
      <w:r w:rsidR="00493863">
        <w:rPr>
          <w:rFonts w:cs="Times New Roman"/>
        </w:rPr>
        <w:instrText xml:space="preserve"> ADDIN ZOTERO_ITEM CSL_CITATION {"citationID":"1joglnrfdm","properties":{"formattedCitation":"(Paine, 1966)","plainCitation":"(Paine, 1966)"},"citationItems":[{"id":1283,"uris":["http://zotero.org/users/783258/items/WHMF75A4"],"uri":["http://zotero.org/users/783258/items/WHMF75A4"],"itemData":{"id":1283,"type":"article-journal","title":"Food web complexity and species diversity","container-title":"American Naturalist","page":"65–75","source":"Google Scholar","author":[{"family":"Paine","given":"Robert T."}],"issued":{"date-parts":[["1966"]]}}}],"schema":"https://github.com/citation-style-language/schema/raw/master/csl-citation.json"} </w:instrText>
      </w:r>
      <w:r w:rsidR="00493863">
        <w:rPr>
          <w:rFonts w:cs="Times New Roman"/>
        </w:rPr>
        <w:fldChar w:fldCharType="separate"/>
      </w:r>
      <w:r w:rsidR="00493863">
        <w:rPr>
          <w:rFonts w:cs="Times New Roman"/>
          <w:noProof/>
        </w:rPr>
        <w:t>(Paine, 1966)</w:t>
      </w:r>
      <w:r w:rsidR="00493863">
        <w:rPr>
          <w:rFonts w:cs="Times New Roman"/>
        </w:rPr>
        <w:fldChar w:fldCharType="end"/>
      </w:r>
      <w:r w:rsidR="006B6172">
        <w:rPr>
          <w:rFonts w:cs="Times New Roman"/>
        </w:rPr>
        <w:t xml:space="preserve"> are uncommon, and t</w:t>
      </w:r>
      <w:r w:rsidR="00F24652">
        <w:rPr>
          <w:rFonts w:cs="Times New Roman"/>
        </w:rPr>
        <w:t xml:space="preserve">he </w:t>
      </w:r>
      <w:r w:rsidR="00083B4E">
        <w:rPr>
          <w:rFonts w:cs="Times New Roman"/>
        </w:rPr>
        <w:t xml:space="preserve">sheer </w:t>
      </w:r>
      <w:r w:rsidR="00F24652">
        <w:rPr>
          <w:rFonts w:cs="Times New Roman"/>
        </w:rPr>
        <w:t xml:space="preserve">diversity of predator populations </w:t>
      </w:r>
      <w:r w:rsidR="00083B4E">
        <w:rPr>
          <w:rFonts w:cs="Times New Roman"/>
        </w:rPr>
        <w:t xml:space="preserve">generally </w:t>
      </w:r>
      <w:r w:rsidR="00F24652">
        <w:rPr>
          <w:rFonts w:cs="Times New Roman"/>
        </w:rPr>
        <w:t xml:space="preserve">prevents </w:t>
      </w:r>
      <w:r w:rsidR="00DC69E9">
        <w:rPr>
          <w:rFonts w:cs="Times New Roman"/>
        </w:rPr>
        <w:t>“community-level” trophic cascades</w:t>
      </w:r>
      <w:r w:rsidR="003C6DA7">
        <w:rPr>
          <w:rFonts w:cs="Times New Roman"/>
        </w:rPr>
        <w:t xml:space="preserve"> – those that </w:t>
      </w:r>
      <w:r w:rsidR="00DC69E9">
        <w:rPr>
          <w:rFonts w:cs="Times New Roman"/>
        </w:rPr>
        <w:t>impact the entire system rather than specific species</w:t>
      </w:r>
      <w:r w:rsidR="003C6DA7">
        <w:rPr>
          <w:rFonts w:cs="Times New Roman"/>
        </w:rPr>
        <w:t xml:space="preserve"> – </w:t>
      </w:r>
      <w:r w:rsidR="00DC69E9">
        <w:rPr>
          <w:rFonts w:cs="Times New Roman"/>
        </w:rPr>
        <w:t xml:space="preserve">from occurring </w:t>
      </w:r>
      <w:r w:rsidR="00F24652">
        <w:rPr>
          <w:rFonts w:cs="Times New Roman"/>
        </w:rPr>
        <w:fldChar w:fldCharType="begin"/>
      </w:r>
      <w:r w:rsidR="00386741">
        <w:rPr>
          <w:rFonts w:cs="Times New Roman"/>
        </w:rPr>
        <w:instrText xml:space="preserve"> ADDIN ZOTERO_ITEM CSL_CITATION {"citationID":"9vmlmc198","properties":{"formattedCitation":"(Polis, 1999)","plainCitation":"(Polis, 1999)"},"citationItems":[{"id":1177,"uris":["http://zotero.org/users/783258/items/KBK7G46M"],"uri":["http://zotero.org/users/783258/items/KBK7G46M"],"itemData":{"id":1177,"type":"article-journal","title":"Why Are Parts of the World Green? Multiple Factors Control Productivity and the Distribution of Biomass","container-title":"Oikos","page":"3-15","volume":"86","issue":"1","source":"JSTOR","abstract":"This paper evaluates the multiple factors that determine the production of plant biomass and its distribution among producers and various trophic groups of consumers. In rough order of their importance, water and nutrient availability, factors that deter herbivores (plant defenses, environmental heterogeneity and disturbance, nutrient stoichiometry), and consumption by herbivores appear to be the most universal determinants of the production and distribution of plant biomass. In some times and places, indirect effects from enemies of herbivores (predators, parasites, parasitoids and pathogens) propagate through the food web to influence plant biomass, in a manner somewhat consistent with green world and exploitation ecosystem mechanisms. I discuss why such food web dynamics appear to be much more important in water than on land. The only demonstrated cases of community-level trophic cascades occur in water. Although species-level cascades are moderately frequent on land, community-level cascades rarely or never occur.","DOI":"10.2307/3546565","ISSN":"0030-1299","shortTitle":"Why Are Parts of the World Green?","journalAbbreviation":"Oikos","author":[{"family":"Polis","given":"Gary A."}],"issued":{"date-parts":[["1999"]]}}}],"schema":"https://github.com/citation-style-language/schema/raw/master/csl-citation.json"} </w:instrText>
      </w:r>
      <w:r w:rsidR="00F24652">
        <w:rPr>
          <w:rFonts w:cs="Times New Roman"/>
        </w:rPr>
        <w:fldChar w:fldCharType="separate"/>
      </w:r>
      <w:r w:rsidR="00F24652">
        <w:rPr>
          <w:rFonts w:cs="Times New Roman"/>
          <w:noProof/>
        </w:rPr>
        <w:t>(Polis, 1999)</w:t>
      </w:r>
      <w:r w:rsidR="00F24652">
        <w:rPr>
          <w:rFonts w:cs="Times New Roman"/>
        </w:rPr>
        <w:fldChar w:fldCharType="end"/>
      </w:r>
      <w:r w:rsidR="005336A7" w:rsidRPr="00466E57">
        <w:rPr>
          <w:rFonts w:cs="Times New Roman"/>
        </w:rPr>
        <w:t xml:space="preserve">. </w:t>
      </w:r>
      <w:r w:rsidR="000100A0">
        <w:rPr>
          <w:rFonts w:cs="Times New Roman"/>
        </w:rPr>
        <w:t xml:space="preserve">However, </w:t>
      </w:r>
      <w:r w:rsidR="00FC0135">
        <w:rPr>
          <w:rFonts w:cs="Times New Roman"/>
        </w:rPr>
        <w:t>diversity does not necessarily render dramatic community cascades impossible</w:t>
      </w:r>
      <w:r w:rsidR="000100A0" w:rsidRPr="00466E57">
        <w:rPr>
          <w:rFonts w:cs="Times New Roman"/>
        </w:rPr>
        <w:t xml:space="preserve"> </w:t>
      </w:r>
      <w:r w:rsidR="000100A0">
        <w:rPr>
          <w:rFonts w:cs="Times New Roman"/>
        </w:rPr>
        <w:t xml:space="preserve">if </w:t>
      </w:r>
      <w:r w:rsidR="000100A0" w:rsidRPr="00466E57">
        <w:rPr>
          <w:rFonts w:cs="Times New Roman"/>
        </w:rPr>
        <w:t xml:space="preserve">exploitation </w:t>
      </w:r>
      <w:r w:rsidR="00FC0135">
        <w:rPr>
          <w:rFonts w:cs="Times New Roman"/>
        </w:rPr>
        <w:t xml:space="preserve">or any other driver </w:t>
      </w:r>
      <w:r w:rsidR="00C54494">
        <w:rPr>
          <w:rFonts w:cs="Times New Roman"/>
        </w:rPr>
        <w:t xml:space="preserve">suddenly </w:t>
      </w:r>
      <w:r w:rsidR="000100A0" w:rsidRPr="00466E57">
        <w:rPr>
          <w:rFonts w:cs="Times New Roman"/>
        </w:rPr>
        <w:t>depletes the entire guild of predators</w:t>
      </w:r>
      <w:r w:rsidR="000D5DC3">
        <w:rPr>
          <w:rFonts w:cs="Times New Roman"/>
        </w:rPr>
        <w:t xml:space="preserve"> at once</w:t>
      </w:r>
      <w:r w:rsidR="000100A0">
        <w:rPr>
          <w:rFonts w:cs="Times New Roman"/>
        </w:rPr>
        <w:t xml:space="preserve"> </w:t>
      </w:r>
      <w:r w:rsidR="000100A0">
        <w:rPr>
          <w:rFonts w:cs="Times New Roman"/>
        </w:rPr>
        <w:fldChar w:fldCharType="begin"/>
      </w:r>
      <w:r w:rsidR="00386741">
        <w:rPr>
          <w:rFonts w:cs="Times New Roman"/>
        </w:rPr>
        <w:instrText xml:space="preserve"> ADDIN ZOTERO_ITEM CSL_CITATION {"citationID":"25j51ejcun","properties":{"formattedCitation":"(Baum and Worm, 2009)","plainCitation":"(Baum and Worm, 2009)"},"citationItems":[{"id":208,"uris":["http://zotero.org/users/783258/items/4MHJERU9"],"uri":["http://zotero.org/users/783258/items/4MHJERU9"],"itemData":{"id":208,"type":"article-journal","title":"Cascading top-down effects of changing oceanic predator abundances","container-title":"Journal of Animal Ecology","page":"699-714","volume":"78","issue":"4","source":"Open WorldCat","ISSN":"0021-8790","language":"English","author":[{"family":"Baum","given":"Julia K"},{"family":"Worm","given":"Boris"}],"issued":{"date-parts":[["2009"]]}}}],"schema":"https://github.com/citation-style-language/schema/raw/master/csl-citation.json"} </w:instrText>
      </w:r>
      <w:r w:rsidR="000100A0">
        <w:rPr>
          <w:rFonts w:cs="Times New Roman"/>
        </w:rPr>
        <w:fldChar w:fldCharType="separate"/>
      </w:r>
      <w:r w:rsidR="000100A0">
        <w:rPr>
          <w:rFonts w:cs="Times New Roman"/>
          <w:noProof/>
        </w:rPr>
        <w:t>(Baum and Worm, 2009)</w:t>
      </w:r>
      <w:r w:rsidR="000100A0">
        <w:rPr>
          <w:rFonts w:cs="Times New Roman"/>
        </w:rPr>
        <w:fldChar w:fldCharType="end"/>
      </w:r>
      <w:r w:rsidR="000100A0">
        <w:rPr>
          <w:rFonts w:cs="Times New Roman"/>
        </w:rPr>
        <w:t>.</w:t>
      </w:r>
      <w:r w:rsidR="000100A0" w:rsidRPr="00466E57">
        <w:rPr>
          <w:rFonts w:cs="Times New Roman"/>
        </w:rPr>
        <w:t xml:space="preserve"> </w:t>
      </w:r>
    </w:p>
    <w:p w14:paraId="5EC1F657" w14:textId="495AF0F7" w:rsidR="00FE5277" w:rsidRPr="00466E57" w:rsidRDefault="00A2379B" w:rsidP="00D62856">
      <w:pPr>
        <w:widowControl w:val="0"/>
        <w:autoSpaceDE w:val="0"/>
        <w:autoSpaceDN w:val="0"/>
        <w:adjustRightInd w:val="0"/>
        <w:spacing w:line="480" w:lineRule="auto"/>
        <w:ind w:firstLine="720"/>
        <w:rPr>
          <w:rFonts w:cs="Times New Roman"/>
        </w:rPr>
      </w:pPr>
      <w:r>
        <w:rPr>
          <w:rFonts w:cs="Times New Roman"/>
        </w:rPr>
        <w:t>There are two possible explanations for why more diverse predator guilds should be more temporally stable. First, c</w:t>
      </w:r>
      <w:r w:rsidR="00FE5277" w:rsidRPr="00466E57">
        <w:rPr>
          <w:rFonts w:cs="Times New Roman"/>
        </w:rPr>
        <w:t>ompensatory dynamics</w:t>
      </w:r>
      <w:r>
        <w:rPr>
          <w:rFonts w:cs="Times New Roman"/>
        </w:rPr>
        <w:t xml:space="preserve"> occur</w:t>
      </w:r>
      <w:r w:rsidR="00FE5277" w:rsidRPr="00466E57">
        <w:rPr>
          <w:rFonts w:cs="Times New Roman"/>
        </w:rPr>
        <w:t xml:space="preserve"> in diverse assemblages of similar species that have complementary responses to the environment, resulting in asynchronous populations </w:t>
      </w:r>
      <w:r w:rsidR="00FE5277" w:rsidRPr="00466E57">
        <w:rPr>
          <w:rFonts w:cs="Times New Roman"/>
        </w:rPr>
        <w:fldChar w:fldCharType="begin"/>
      </w:r>
      <w:r w:rsidR="00386741">
        <w:rPr>
          <w:rFonts w:cs="Times New Roman"/>
        </w:rPr>
        <w:instrText xml:space="preserve"> ADDIN ZOTERO_ITEM CSL_CITATION {"citationID":"1ofd5q4i17","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FE5277" w:rsidRPr="00466E57">
        <w:rPr>
          <w:rFonts w:cs="Times New Roman"/>
        </w:rPr>
        <w:fldChar w:fldCharType="separate"/>
      </w:r>
      <w:r w:rsidR="008E5A26" w:rsidRPr="00466E57">
        <w:rPr>
          <w:rFonts w:cs="Times New Roman"/>
          <w:noProof/>
        </w:rPr>
        <w:t>(Gonzalez and Loreau, 2009)</w:t>
      </w:r>
      <w:r w:rsidR="00FE5277" w:rsidRPr="00466E57">
        <w:rPr>
          <w:rFonts w:cs="Times New Roman"/>
        </w:rPr>
        <w:fldChar w:fldCharType="end"/>
      </w:r>
      <w:r w:rsidR="00AD00F0" w:rsidRPr="00466E57">
        <w:rPr>
          <w:rFonts w:cs="Times New Roman"/>
        </w:rPr>
        <w:t>.</w:t>
      </w:r>
      <w:r w:rsidR="00FE5277" w:rsidRPr="00466E57">
        <w:rPr>
          <w:rFonts w:cs="Times New Roman"/>
        </w:rPr>
        <w:t xml:space="preserve"> </w:t>
      </w:r>
      <w:r>
        <w:rPr>
          <w:rFonts w:cs="Times New Roman"/>
        </w:rPr>
        <w:t xml:space="preserve">The idea of compensatory dynamics hypothesizes that species within communities have evolved to maximize </w:t>
      </w:r>
      <w:r w:rsidR="00E523AB">
        <w:rPr>
          <w:rFonts w:cs="Times New Roman"/>
        </w:rPr>
        <w:t xml:space="preserve">utilized </w:t>
      </w:r>
      <w:r>
        <w:rPr>
          <w:rFonts w:cs="Times New Roman"/>
        </w:rPr>
        <w:t>niche space, so that</w:t>
      </w:r>
      <w:r w:rsidR="00FE5277" w:rsidRPr="00466E57">
        <w:rPr>
          <w:rFonts w:cs="Times New Roman"/>
        </w:rPr>
        <w:t xml:space="preserve"> one </w:t>
      </w:r>
      <w:r w:rsidR="004C2C45">
        <w:rPr>
          <w:rFonts w:cs="Times New Roman"/>
        </w:rPr>
        <w:t>species</w:t>
      </w:r>
      <w:r w:rsidR="00A5508C">
        <w:rPr>
          <w:rFonts w:cs="Times New Roman"/>
        </w:rPr>
        <w:t xml:space="preserve"> </w:t>
      </w:r>
      <w:r w:rsidR="00FE5277" w:rsidRPr="00466E57">
        <w:rPr>
          <w:rFonts w:cs="Times New Roman"/>
        </w:rPr>
        <w:t>compensate</w:t>
      </w:r>
      <w:r w:rsidR="00647999">
        <w:rPr>
          <w:rFonts w:cs="Times New Roman"/>
        </w:rPr>
        <w:t>s</w:t>
      </w:r>
      <w:r w:rsidR="00FE5277" w:rsidRPr="00466E57">
        <w:rPr>
          <w:rFonts w:cs="Times New Roman"/>
        </w:rPr>
        <w:t xml:space="preserve"> for </w:t>
      </w:r>
      <w:r w:rsidR="00390545" w:rsidRPr="00466E57">
        <w:rPr>
          <w:rFonts w:cs="Times New Roman"/>
        </w:rPr>
        <w:t xml:space="preserve">changes </w:t>
      </w:r>
      <w:r w:rsidR="00FE5277" w:rsidRPr="00466E57">
        <w:rPr>
          <w:rFonts w:cs="Times New Roman"/>
        </w:rPr>
        <w:t>in another</w:t>
      </w:r>
      <w:r w:rsidR="0074224B" w:rsidRPr="00466E57">
        <w:rPr>
          <w:rFonts w:cs="Times New Roman"/>
        </w:rPr>
        <w:t xml:space="preserve"> </w:t>
      </w:r>
      <w:r w:rsidR="0074224B" w:rsidRPr="00466E57">
        <w:rPr>
          <w:rFonts w:cs="Times New Roman"/>
        </w:rPr>
        <w:fldChar w:fldCharType="begin"/>
      </w:r>
      <w:r w:rsidR="00386741">
        <w:rPr>
          <w:rFonts w:cs="Times New Roman"/>
        </w:rPr>
        <w:instrText xml:space="preserve"> ADDIN ZOTERO_ITEM CSL_CITATION {"citationID":"RGdtJsm5","properties":{"formattedCitation":"(Tilman, 1996)","plainCitation":"(Tilman, 1996)"},"citationItems":[{"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schema":"https://github.com/citation-style-language/schema/raw/master/csl-citation.json"} </w:instrText>
      </w:r>
      <w:r w:rsidR="0074224B" w:rsidRPr="00466E57">
        <w:rPr>
          <w:rFonts w:cs="Times New Roman"/>
        </w:rPr>
        <w:fldChar w:fldCharType="separate"/>
      </w:r>
      <w:r w:rsidR="006A4C13">
        <w:rPr>
          <w:rFonts w:cs="Times New Roman"/>
          <w:noProof/>
        </w:rPr>
        <w:t>(Tilman, 1996)</w:t>
      </w:r>
      <w:r w:rsidR="0074224B" w:rsidRPr="00466E57">
        <w:rPr>
          <w:rFonts w:cs="Times New Roman"/>
        </w:rPr>
        <w:fldChar w:fldCharType="end"/>
      </w:r>
      <w:r w:rsidR="00451115">
        <w:rPr>
          <w:rFonts w:cs="Times New Roman"/>
        </w:rPr>
        <w:t>. Second</w:t>
      </w:r>
      <w:r w:rsidR="00EC5E16">
        <w:rPr>
          <w:rFonts w:cs="Times New Roman"/>
        </w:rPr>
        <w:t>,</w:t>
      </w:r>
      <w:r w:rsidR="006A4C13">
        <w:rPr>
          <w:rFonts w:cs="Times New Roman"/>
        </w:rPr>
        <w:t xml:space="preserve"> </w:t>
      </w:r>
      <w:r w:rsidR="007758E2">
        <w:rPr>
          <w:rFonts w:cs="Times New Roman"/>
        </w:rPr>
        <w:t xml:space="preserve">the </w:t>
      </w:r>
      <w:r w:rsidR="006A4C13">
        <w:rPr>
          <w:rFonts w:cs="Times New Roman"/>
        </w:rPr>
        <w:t xml:space="preserve">statistical averaging </w:t>
      </w:r>
      <w:r w:rsidR="007758E2">
        <w:rPr>
          <w:rFonts w:cs="Times New Roman"/>
        </w:rPr>
        <w:t xml:space="preserve">hypothesis </w:t>
      </w:r>
      <w:r w:rsidR="00596708">
        <w:rPr>
          <w:rFonts w:cs="Times New Roman"/>
        </w:rPr>
        <w:t>suggests</w:t>
      </w:r>
      <w:r w:rsidR="006A4C13">
        <w:rPr>
          <w:rFonts w:cs="Times New Roman"/>
        </w:rPr>
        <w:t xml:space="preserve"> that stabilization </w:t>
      </w:r>
      <w:r w:rsidR="00451115">
        <w:rPr>
          <w:rFonts w:cs="Times New Roman"/>
        </w:rPr>
        <w:t>occur</w:t>
      </w:r>
      <w:r w:rsidR="006A4C13">
        <w:rPr>
          <w:rFonts w:cs="Times New Roman"/>
        </w:rPr>
        <w:t>s</w:t>
      </w:r>
      <w:r w:rsidR="004E2477" w:rsidRPr="00466E57">
        <w:rPr>
          <w:rFonts w:cs="Times New Roman"/>
        </w:rPr>
        <w:t xml:space="preserve"> </w:t>
      </w:r>
      <w:r w:rsidR="00BC57CA" w:rsidRPr="00466E57">
        <w:rPr>
          <w:rFonts w:cs="Times New Roman"/>
        </w:rPr>
        <w:t>because populations</w:t>
      </w:r>
      <w:r w:rsidR="006A4C13">
        <w:rPr>
          <w:rFonts w:cs="Times New Roman"/>
        </w:rPr>
        <w:t xml:space="preserve"> </w:t>
      </w:r>
      <w:r w:rsidR="00451115">
        <w:rPr>
          <w:rFonts w:cs="Times New Roman"/>
        </w:rPr>
        <w:t xml:space="preserve">vary </w:t>
      </w:r>
      <w:r w:rsidR="000F5E51" w:rsidRPr="00466E57">
        <w:rPr>
          <w:rFonts w:cs="Times New Roman"/>
        </w:rPr>
        <w:t>independent</w:t>
      </w:r>
      <w:r w:rsidR="00B91783">
        <w:rPr>
          <w:rFonts w:cs="Times New Roman"/>
        </w:rPr>
        <w:t>ly of one another</w:t>
      </w:r>
      <w:r w:rsidR="009119FF">
        <w:rPr>
          <w:rFonts w:cs="Times New Roman"/>
        </w:rPr>
        <w:t>,</w:t>
      </w:r>
      <w:r w:rsidR="00451115">
        <w:rPr>
          <w:rFonts w:cs="Times New Roman"/>
        </w:rPr>
        <w:t xml:space="preserve"> so</w:t>
      </w:r>
      <w:r w:rsidR="004C2C45">
        <w:rPr>
          <w:rFonts w:cs="Times New Roman"/>
        </w:rPr>
        <w:t xml:space="preserve"> that</w:t>
      </w:r>
      <w:r w:rsidR="00451115">
        <w:rPr>
          <w:rFonts w:cs="Times New Roman"/>
        </w:rPr>
        <w:t xml:space="preserve"> </w:t>
      </w:r>
      <w:r w:rsidR="00B91783">
        <w:rPr>
          <w:rFonts w:cs="Times New Roman"/>
        </w:rPr>
        <w:t>as species are added to the system, the</w:t>
      </w:r>
      <w:r w:rsidR="00323A0F">
        <w:rPr>
          <w:rFonts w:cs="Times New Roman"/>
        </w:rPr>
        <w:t>ir</w:t>
      </w:r>
      <w:r w:rsidR="00B91783">
        <w:rPr>
          <w:rFonts w:cs="Times New Roman"/>
        </w:rPr>
        <w:t xml:space="preserve"> fluctuations become more likely to balance each other out</w:t>
      </w:r>
      <w:bookmarkStart w:id="0" w:name="_GoBack"/>
      <w:bookmarkEnd w:id="0"/>
      <w:r w:rsidR="00451115">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tI18Q5vh","properties":{"formattedCitation":"{\\rtf (Doak {\\i{}et al.}, 1998)}","plainCitation":"(Doak et al., 1998)"},"citationItems":[{"id":1182,"uris":["http://zotero.org/users/783258/items/QNWKCKE2"],"ur</w:instrText>
      </w:r>
      <w:r w:rsidR="00386741">
        <w:rPr>
          <w:rFonts w:cs="Times New Roman" w:hint="eastAsia"/>
        </w:rPr>
        <w:instrText>i":["http://zotero.org/users/783258/items/QNWKCKE2"],"itemData":{"id":1182,"type":"article-journal","title":"The Statistical Inevitability of Stability</w:instrText>
      </w:r>
      <w:r w:rsidR="00386741">
        <w:rPr>
          <w:rFonts w:cs="Times New Roman" w:hint="eastAsia"/>
        </w:rPr>
        <w:instrText>‐</w:instrText>
      </w:r>
      <w:r w:rsidR="00386741">
        <w:rPr>
          <w:rFonts w:cs="Times New Roman" w:hint="eastAsia"/>
        </w:rPr>
        <w:instrText>Diversity Relationships in Community Ecology","container-title":"The American Naturalist","page":"264-2</w:instrText>
      </w:r>
      <w:r w:rsidR="00386741">
        <w:rPr>
          <w:rFonts w:cs="Times New Roman"/>
        </w:rPr>
        <w:instrText>76","volume":"151","issue":"3","source":"journals.uchicago.edu (Atypon)","abstract":"In this article, we explain an often overlooked process that may significantly contribute to positive correlations between measures of species diversity and community sta</w:instrText>
      </w:r>
      <w:r w:rsidR="00386741">
        <w:rPr>
          <w:rFonts w:cs="Times New Roman" w:hint="eastAsia"/>
        </w:rPr>
        <w:instrText>bility. Empirical studies showing positive stability</w:instrText>
      </w:r>
      <w:r w:rsidR="00386741">
        <w:rPr>
          <w:rFonts w:cs="Times New Roman" w:hint="eastAsia"/>
        </w:rPr>
        <w:instrText>‐</w:instrText>
      </w:r>
      <w:r w:rsidR="00386741">
        <w:rPr>
          <w:rFonts w:cs="Times New Roman" w:hint="eastAsia"/>
        </w:rPr>
        <w:instrText>diversity relationships have, for the most part, used a single class of stability (or, more accurately, instability) measures: the temporal variation in aggregate community properties such as biomass or</w:instrText>
      </w:r>
      <w:r w:rsidR="00386741">
        <w:rPr>
          <w:rFonts w:cs="Times New Roman"/>
        </w:rPr>
        <w:instrText xml:space="preserve">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w:instrText>
      </w:r>
      <w:r w:rsidR="00386741">
        <w:rPr>
          <w:rFonts w:cs="Times New Roman" w:hint="eastAsia"/>
        </w:rPr>
        <w:instrText>real communities, we fit a simple simulation model to Tilman's grassland community. Our results indicate that statistical averaging might play a substantial role in explaining stability</w:instrText>
      </w:r>
      <w:r w:rsidR="00386741">
        <w:rPr>
          <w:rFonts w:cs="Times New Roman" w:hint="eastAsia"/>
        </w:rPr>
        <w:instrText>‐</w:instrText>
      </w:r>
      <w:r w:rsidR="00386741">
        <w:rPr>
          <w:rFonts w:cs="Times New Roman" w:hint="eastAsia"/>
        </w:rPr>
        <w:instrText>diversity correlations for this and other systems. Models of statisti</w:instrText>
      </w:r>
      <w:r w:rsidR="00386741">
        <w:rPr>
          <w:rFonts w:cs="Times New Roman"/>
        </w:rPr>
        <w:instrText xml:space="preserve">cal averaging can serve as a useful baseline for predictions of community stability, to which the influences of both negative and positive species interactions may then be added and tested.","DOI":"10.1086/286117","ISSN":"0003-0147","journalAbbreviation":"The American Naturalist","author":[{"family":"Doak","given":"D. F."},{"family":"Bigger","given":"D."},{"family":"Harding","given":"E. K."},{"family":"Marvier","given":"M. A."},{"family":"O'Malley","given":"R. E."},{"family":"Thomson","given":"D."}],"issued":{"date-parts":[["1998",3,1]]}}}],"schema":"https://github.com/citation-style-language/schema/raw/master/csl-citation.json"} </w:instrText>
      </w:r>
      <w:r w:rsidR="000F5E51" w:rsidRPr="00466E57">
        <w:rPr>
          <w:rFonts w:cs="Times New Roman"/>
        </w:rPr>
        <w:fldChar w:fldCharType="separate"/>
      </w:r>
      <w:r w:rsidR="006A4C13" w:rsidRPr="006A4C13">
        <w:rPr>
          <w:rFonts w:ascii="Cambria"/>
        </w:rPr>
        <w:t xml:space="preserve">(Doak </w:t>
      </w:r>
      <w:r w:rsidR="006A4C13" w:rsidRPr="006A4C13">
        <w:rPr>
          <w:rFonts w:ascii="Cambria"/>
          <w:i/>
          <w:iCs/>
        </w:rPr>
        <w:t>et al.</w:t>
      </w:r>
      <w:r w:rsidR="006A4C13" w:rsidRPr="006A4C13">
        <w:rPr>
          <w:rFonts w:ascii="Cambria"/>
        </w:rPr>
        <w:t>, 1998)</w:t>
      </w:r>
      <w:r w:rsidR="000F5E51" w:rsidRPr="00466E57">
        <w:rPr>
          <w:rFonts w:cs="Times New Roman"/>
        </w:rPr>
        <w:fldChar w:fldCharType="end"/>
      </w:r>
      <w:r w:rsidR="000F5E51" w:rsidRPr="00466E57">
        <w:rPr>
          <w:rFonts w:cs="Times New Roman"/>
        </w:rPr>
        <w:t xml:space="preserve">. </w:t>
      </w:r>
      <w:r w:rsidR="00FD238D">
        <w:rPr>
          <w:rFonts w:cs="Times New Roman"/>
        </w:rPr>
        <w:t>I</w:t>
      </w:r>
      <w:r w:rsidR="00FD238D" w:rsidRPr="00466E57">
        <w:rPr>
          <w:rFonts w:cs="Times New Roman"/>
        </w:rPr>
        <w:t>n more diverse ecosystems</w:t>
      </w:r>
      <w:r w:rsidR="00FD238D">
        <w:rPr>
          <w:rFonts w:cs="Times New Roman"/>
        </w:rPr>
        <w:t>, e</w:t>
      </w:r>
      <w:r w:rsidR="001978FE" w:rsidRPr="00466E57">
        <w:rPr>
          <w:rFonts w:cs="Times New Roman"/>
        </w:rPr>
        <w:t xml:space="preserve">ither mechanism can </w:t>
      </w:r>
      <w:r w:rsidR="00FD238D">
        <w:rPr>
          <w:rFonts w:cs="Times New Roman"/>
        </w:rPr>
        <w:t xml:space="preserve">dampen fluctuations in predation, reducing the chances that </w:t>
      </w:r>
      <w:r w:rsidR="002B4A5A" w:rsidRPr="00466E57">
        <w:rPr>
          <w:rFonts w:cs="Times New Roman"/>
        </w:rPr>
        <w:t xml:space="preserve">predation </w:t>
      </w:r>
      <w:r w:rsidR="00FD238D">
        <w:rPr>
          <w:rFonts w:cs="Times New Roman"/>
        </w:rPr>
        <w:t>drives</w:t>
      </w:r>
      <w:r w:rsidR="002B4A5A" w:rsidRPr="00466E57">
        <w:rPr>
          <w:rFonts w:cs="Times New Roman"/>
        </w:rPr>
        <w:t xml:space="preserve"> </w:t>
      </w:r>
      <w:r w:rsidR="00FD238D">
        <w:rPr>
          <w:rFonts w:cs="Times New Roman"/>
        </w:rPr>
        <w:t xml:space="preserve">large changes in </w:t>
      </w:r>
      <w:r w:rsidR="002B4A5A" w:rsidRPr="00466E57">
        <w:rPr>
          <w:rFonts w:cs="Times New Roman"/>
        </w:rPr>
        <w:t>prey</w:t>
      </w:r>
      <w:r w:rsidR="00596708">
        <w:rPr>
          <w:rFonts w:cs="Times New Roman"/>
        </w:rPr>
        <w:t xml:space="preserve"> biomass</w:t>
      </w:r>
      <w:r w:rsidR="00FD238D">
        <w:rPr>
          <w:rFonts w:cs="Times New Roman"/>
        </w:rPr>
        <w:t xml:space="preserve">; this in turn </w:t>
      </w:r>
      <w:r w:rsidR="002B4A5A" w:rsidRPr="00466E57">
        <w:rPr>
          <w:rFonts w:cs="Times New Roman"/>
        </w:rPr>
        <w:t>increase</w:t>
      </w:r>
      <w:r w:rsidR="00FD238D">
        <w:rPr>
          <w:rFonts w:cs="Times New Roman"/>
        </w:rPr>
        <w:t>s</w:t>
      </w:r>
      <w:r w:rsidR="007824FA" w:rsidRPr="00466E57">
        <w:rPr>
          <w:rFonts w:cs="Times New Roman"/>
        </w:rPr>
        <w:t xml:space="preserve"> </w:t>
      </w:r>
      <w:r w:rsidR="005E3F27">
        <w:rPr>
          <w:rFonts w:cs="Times New Roman"/>
        </w:rPr>
        <w:t xml:space="preserve">prey </w:t>
      </w:r>
      <w:r w:rsidR="00FD238D">
        <w:rPr>
          <w:rFonts w:cs="Times New Roman"/>
        </w:rPr>
        <w:t>stability.</w:t>
      </w:r>
    </w:p>
    <w:p w14:paraId="3457A0ED" w14:textId="153EE019" w:rsidR="00CD47BA" w:rsidRPr="00466E57" w:rsidRDefault="008D49EA" w:rsidP="00D62856">
      <w:pPr>
        <w:widowControl w:val="0"/>
        <w:autoSpaceDE w:val="0"/>
        <w:autoSpaceDN w:val="0"/>
        <w:adjustRightInd w:val="0"/>
        <w:spacing w:line="480" w:lineRule="auto"/>
        <w:ind w:firstLine="720"/>
        <w:rPr>
          <w:rFonts w:cs="Times New Roman"/>
        </w:rPr>
      </w:pPr>
      <w:r w:rsidRPr="00466E57">
        <w:rPr>
          <w:rFonts w:cs="Times New Roman"/>
        </w:rPr>
        <w:t xml:space="preserve">Empirical evidence </w:t>
      </w:r>
      <w:r w:rsidR="00F90ACE" w:rsidRPr="00466E57">
        <w:rPr>
          <w:rFonts w:cs="Times New Roman"/>
        </w:rPr>
        <w:t xml:space="preserve">in large marine ecosystems </w:t>
      </w:r>
      <w:r w:rsidR="002B631F">
        <w:rPr>
          <w:rFonts w:cs="Times New Roman"/>
        </w:rPr>
        <w:t xml:space="preserve">for </w:t>
      </w:r>
      <w:r w:rsidR="00834C1C">
        <w:rPr>
          <w:rFonts w:cs="Times New Roman"/>
        </w:rPr>
        <w:t xml:space="preserve">compensatory dynamics </w:t>
      </w:r>
      <w:r w:rsidR="002B631F">
        <w:rPr>
          <w:rFonts w:cs="Times New Roman"/>
        </w:rPr>
        <w:t xml:space="preserve">and the </w:t>
      </w:r>
      <w:r w:rsidR="00E73534">
        <w:rPr>
          <w:rFonts w:cs="Times New Roman"/>
        </w:rPr>
        <w:t xml:space="preserve">corresponding </w:t>
      </w:r>
      <w:r w:rsidR="002B631F">
        <w:rPr>
          <w:rFonts w:cs="Times New Roman"/>
        </w:rPr>
        <w:t xml:space="preserve">negative </w:t>
      </w:r>
      <w:r w:rsidR="00645F74">
        <w:rPr>
          <w:rFonts w:cs="Times New Roman"/>
        </w:rPr>
        <w:t>effect</w:t>
      </w:r>
      <w:r w:rsidR="002B631F">
        <w:rPr>
          <w:rFonts w:cs="Times New Roman"/>
        </w:rPr>
        <w:t xml:space="preserve"> of diversity on</w:t>
      </w:r>
      <w:r w:rsidR="00645F74">
        <w:rPr>
          <w:rFonts w:cs="Times New Roman"/>
        </w:rPr>
        <w:t xml:space="preserve"> the strength of</w:t>
      </w:r>
      <w:r w:rsidR="002B631F">
        <w:rPr>
          <w:rFonts w:cs="Times New Roman"/>
        </w:rPr>
        <w:t xml:space="preserve"> </w:t>
      </w:r>
      <w:r w:rsidR="003600AA">
        <w:rPr>
          <w:rFonts w:cs="Times New Roman"/>
        </w:rPr>
        <w:t>predator</w:t>
      </w:r>
      <w:r w:rsidR="001978FE" w:rsidRPr="00466E57">
        <w:rPr>
          <w:rFonts w:cs="Times New Roman"/>
        </w:rPr>
        <w:t xml:space="preserve"> </w:t>
      </w:r>
      <w:r w:rsidRPr="00466E57">
        <w:rPr>
          <w:rFonts w:cs="Times New Roman"/>
        </w:rPr>
        <w:t xml:space="preserve">control is mixed. </w:t>
      </w:r>
      <w:r w:rsidR="00E62983">
        <w:rPr>
          <w:rFonts w:cs="Times New Roman"/>
        </w:rPr>
        <w:t>The dominance of b</w:t>
      </w:r>
      <w:r w:rsidR="00BC47E4" w:rsidRPr="00466E57">
        <w:rPr>
          <w:rFonts w:cs="Times New Roman"/>
        </w:rPr>
        <w:t xml:space="preserve">ottom-up control </w:t>
      </w:r>
      <w:r w:rsidR="00CD47BA" w:rsidRPr="00466E57">
        <w:rPr>
          <w:rFonts w:cs="Times New Roman"/>
        </w:rPr>
        <w:t>in marine systems</w:t>
      </w:r>
      <w:r w:rsidR="00E62983">
        <w:rPr>
          <w:rFonts w:cs="Times New Roman"/>
        </w:rPr>
        <w:t>, as</w:t>
      </w:r>
      <w:r w:rsidR="00CD47BA" w:rsidRPr="00466E57">
        <w:rPr>
          <w:rFonts w:cs="Times New Roman"/>
        </w:rPr>
        <w:t xml:space="preserve"> </w:t>
      </w:r>
      <w:r w:rsidR="009C3D63">
        <w:rPr>
          <w:rFonts w:cs="Times New Roman"/>
        </w:rPr>
        <w:t xml:space="preserve">measured </w:t>
      </w:r>
      <w:r w:rsidR="00645F74">
        <w:rPr>
          <w:rFonts w:cs="Times New Roman"/>
        </w:rPr>
        <w:t>between adjacent trophic levels</w:t>
      </w:r>
      <w:r w:rsidR="00E62983">
        <w:rPr>
          <w:rFonts w:cs="Times New Roman"/>
        </w:rPr>
        <w:t>,</w:t>
      </w:r>
      <w:r w:rsidR="00645F74">
        <w:rPr>
          <w:rFonts w:cs="Times New Roman"/>
        </w:rPr>
        <w:t xml:space="preserve"> </w:t>
      </w:r>
      <w:r w:rsidR="00235E83">
        <w:rPr>
          <w:rFonts w:cs="Times New Roman"/>
        </w:rPr>
        <w:t xml:space="preserve">has been found to be </w:t>
      </w:r>
      <w:r w:rsidR="00CD47BA" w:rsidRPr="00466E57">
        <w:rPr>
          <w:rFonts w:cs="Times New Roman"/>
        </w:rPr>
        <w:t xml:space="preserve">correlated with </w:t>
      </w:r>
      <w:r w:rsidR="00BC47E4" w:rsidRPr="00466E57">
        <w:rPr>
          <w:rFonts w:cs="Times New Roman"/>
        </w:rPr>
        <w:t xml:space="preserve">higher </w:t>
      </w:r>
      <w:r w:rsidR="008E5A26" w:rsidRPr="00466E57">
        <w:rPr>
          <w:rFonts w:cs="Times New Roman"/>
        </w:rPr>
        <w:t xml:space="preserve">predator </w:t>
      </w:r>
      <w:r w:rsidR="000F5E51" w:rsidRPr="00466E57">
        <w:rPr>
          <w:rFonts w:cs="Times New Roman"/>
        </w:rPr>
        <w:t xml:space="preserve">diversity </w:t>
      </w:r>
      <w:r w:rsidR="000F5E51" w:rsidRPr="00466E57">
        <w:rPr>
          <w:rFonts w:cs="Times New Roman"/>
        </w:rPr>
        <w:fldChar w:fldCharType="begin"/>
      </w:r>
      <w:r w:rsidR="00386741">
        <w:rPr>
          <w:rFonts w:cs="Times New Roman"/>
        </w:rPr>
        <w:instrText xml:space="preserve"> ADDIN ZOTERO_ITEM CSL_CITATION {"citationID":"fs4WHquP","properties":{"unsorted":true,"formattedCitation":"{\\rtf (Frank {\\i{}et al.}, 2006; Boyce {\\i{}et al.}, 2015)}","plainCitation":"(Frank et al., 2006;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0F5E51" w:rsidRPr="00466E57">
        <w:rPr>
          <w:rFonts w:cs="Times New Roman"/>
        </w:rPr>
        <w:fldChar w:fldCharType="separate"/>
      </w:r>
      <w:r w:rsidR="006772CA" w:rsidRPr="006772CA">
        <w:rPr>
          <w:rFonts w:ascii="Cambria"/>
        </w:rPr>
        <w:t xml:space="preserve">(Frank </w:t>
      </w:r>
      <w:r w:rsidR="006772CA" w:rsidRPr="006772CA">
        <w:rPr>
          <w:rFonts w:ascii="Cambria"/>
          <w:i/>
          <w:iCs/>
        </w:rPr>
        <w:t>et al.</w:t>
      </w:r>
      <w:r w:rsidR="006772CA" w:rsidRPr="006772CA">
        <w:rPr>
          <w:rFonts w:ascii="Cambria"/>
        </w:rPr>
        <w:t xml:space="preserve">, 2006; Boyce </w:t>
      </w:r>
      <w:r w:rsidR="006772CA" w:rsidRPr="006772CA">
        <w:rPr>
          <w:rFonts w:ascii="Cambria"/>
          <w:i/>
          <w:iCs/>
        </w:rPr>
        <w:t>et al.</w:t>
      </w:r>
      <w:r w:rsidR="006772CA" w:rsidRPr="006772CA">
        <w:rPr>
          <w:rFonts w:ascii="Cambria"/>
        </w:rPr>
        <w:t>, 2015)</w:t>
      </w:r>
      <w:r w:rsidR="000F5E51" w:rsidRPr="00466E57">
        <w:rPr>
          <w:rFonts w:cs="Times New Roman"/>
        </w:rPr>
        <w:fldChar w:fldCharType="end"/>
      </w:r>
      <w:r w:rsidR="00BC47E4" w:rsidRPr="00466E57">
        <w:rPr>
          <w:rFonts w:cs="Times New Roman"/>
        </w:rPr>
        <w:t>, though</w:t>
      </w:r>
      <w:r w:rsidR="00EA5490">
        <w:rPr>
          <w:rFonts w:cs="Times New Roman"/>
        </w:rPr>
        <w:t xml:space="preserve"> </w:t>
      </w:r>
      <w:r w:rsidR="00BC47E4" w:rsidRPr="00466E57">
        <w:rPr>
          <w:rFonts w:cs="Times New Roman"/>
        </w:rPr>
        <w:t xml:space="preserve">simple correlations between predators and prey </w:t>
      </w:r>
      <w:r w:rsidR="006772CA">
        <w:rPr>
          <w:rFonts w:cs="Times New Roman"/>
        </w:rPr>
        <w:t xml:space="preserve">that are frequently </w:t>
      </w:r>
      <w:r w:rsidR="00EA5490">
        <w:rPr>
          <w:rFonts w:cs="Times New Roman"/>
        </w:rPr>
        <w:t xml:space="preserve">used </w:t>
      </w:r>
      <w:r w:rsidR="00235E83">
        <w:rPr>
          <w:rFonts w:cs="Times New Roman"/>
        </w:rPr>
        <w:t xml:space="preserve">in such studies </w:t>
      </w:r>
      <w:r w:rsidR="00BC47E4" w:rsidRPr="00466E57">
        <w:rPr>
          <w:rFonts w:cs="Times New Roman"/>
        </w:rPr>
        <w:t>can be poor</w:t>
      </w:r>
      <w:r w:rsidR="00E62983">
        <w:rPr>
          <w:rFonts w:cs="Times New Roman"/>
        </w:rPr>
        <w:t xml:space="preserve"> metrics</w:t>
      </w:r>
      <w:r w:rsidR="00BC47E4" w:rsidRPr="00466E57">
        <w:rPr>
          <w:rFonts w:cs="Times New Roman"/>
        </w:rPr>
        <w:t xml:space="preserve"> </w:t>
      </w:r>
      <w:r w:rsidR="000F5E51" w:rsidRPr="00466E57">
        <w:rPr>
          <w:rFonts w:cs="Times New Roman"/>
        </w:rPr>
        <w:fldChar w:fldCharType="begin"/>
      </w:r>
      <w:r w:rsidR="00386741">
        <w:rPr>
          <w:rFonts w:cs="Times New Roman"/>
        </w:rPr>
        <w:instrText xml:space="preserve"> ADDIN ZOTERO_ITEM CSL_CITATION {"citationID":"1lkbh09fdn","properties":{"formattedCitation":"{\\rtf (Pershing {\\i{}et al.}, 2015)}","plainCitation":"(Pershing et al., 2015)"},"citationItems":[{"id":1176,"uris":["http://zotero.org/users/783258/items/JWAU5RS5"],"uri":["http://zotero.org/users/783258/items/JWAU5RS5"],"itemData":{"id":1176,"type":"article-journal","title":"Evaluating trophic cascades as drivers of regime shifts in different ocean ecosystems","container-title":"Philosophical Transactions of the Royal Society of London B: Biological Sciences","page":"20130265","volume":"370","issue":"1659","source":"Google Scholar","author":[{"family":"Pershing","given":"Andrew J."},{"family":"Mills","given":"Katherine E."},{"family":"Record","given":"Nicholas R."},{"family":"Stamieszkin","given":"Karen"},{"family":"Wurtzell","given":"Katharine V."},{"family":"Byron","given":"Carrie J."},{"family":"Fitzpatrick","given":"Dominic"},{"family":"Golet","given":"Walter J."},{"family":"Koob","given":"Elise"}],"issued":{"date-parts":[["2015"]]}}}],"schema":"https://github.com/citation-style-language/schema/raw/master/csl-citation.json"} </w:instrText>
      </w:r>
      <w:r w:rsidR="000F5E51" w:rsidRPr="00466E57">
        <w:rPr>
          <w:rFonts w:cs="Times New Roman"/>
        </w:rPr>
        <w:fldChar w:fldCharType="separate"/>
      </w:r>
      <w:r w:rsidR="000F5E51" w:rsidRPr="00466E57">
        <w:t xml:space="preserve">(Pershing </w:t>
      </w:r>
      <w:r w:rsidR="000F5E51" w:rsidRPr="00466E57">
        <w:rPr>
          <w:i/>
          <w:iCs/>
        </w:rPr>
        <w:t>et al.</w:t>
      </w:r>
      <w:r w:rsidR="000F5E51" w:rsidRPr="00466E57">
        <w:t>, 2015)</w:t>
      </w:r>
      <w:r w:rsidR="000F5E51" w:rsidRPr="00466E57">
        <w:rPr>
          <w:rFonts w:cs="Times New Roman"/>
        </w:rPr>
        <w:fldChar w:fldCharType="end"/>
      </w:r>
      <w:r w:rsidR="00645F74">
        <w:rPr>
          <w:rFonts w:cs="Times New Roman"/>
        </w:rPr>
        <w:t>. W</w:t>
      </w:r>
      <w:r w:rsidR="008E5A26" w:rsidRPr="00466E57">
        <w:rPr>
          <w:rFonts w:cs="Times New Roman"/>
        </w:rPr>
        <w:t xml:space="preserve">ork </w:t>
      </w:r>
      <w:r w:rsidR="002D7BAD">
        <w:rPr>
          <w:rFonts w:cs="Times New Roman"/>
        </w:rPr>
        <w:t xml:space="preserve">across system types </w:t>
      </w:r>
      <w:r w:rsidR="00645F74">
        <w:rPr>
          <w:rFonts w:cs="Times New Roman"/>
        </w:rPr>
        <w:t xml:space="preserve">on trophic cascades (i.e., </w:t>
      </w:r>
      <w:r w:rsidR="009C3D63">
        <w:rPr>
          <w:rFonts w:cs="Times New Roman"/>
        </w:rPr>
        <w:t xml:space="preserve">separated by </w:t>
      </w:r>
      <w:r w:rsidR="00645F74">
        <w:rPr>
          <w:rFonts w:cs="Times New Roman"/>
        </w:rPr>
        <w:t xml:space="preserve">two trophic levels) </w:t>
      </w:r>
      <w:r w:rsidR="008E5A26" w:rsidRPr="00466E57">
        <w:rPr>
          <w:rFonts w:cs="Times New Roman"/>
        </w:rPr>
        <w:t>has found no relationship between</w:t>
      </w:r>
      <w:r w:rsidR="00690917">
        <w:rPr>
          <w:rFonts w:cs="Times New Roman"/>
        </w:rPr>
        <w:t xml:space="preserve"> </w:t>
      </w:r>
      <w:r w:rsidR="008A7F27">
        <w:rPr>
          <w:rFonts w:cs="Times New Roman"/>
        </w:rPr>
        <w:t>species richness at any trophic level</w:t>
      </w:r>
      <w:r w:rsidR="008A7F27" w:rsidRPr="00466E57">
        <w:rPr>
          <w:rFonts w:cs="Times New Roman"/>
        </w:rPr>
        <w:t xml:space="preserve"> </w:t>
      </w:r>
      <w:r w:rsidR="008A7F27">
        <w:rPr>
          <w:rFonts w:cs="Times New Roman"/>
        </w:rPr>
        <w:t xml:space="preserve">and </w:t>
      </w:r>
      <w:r w:rsidR="009D6DCA">
        <w:rPr>
          <w:rFonts w:cs="Times New Roman"/>
        </w:rPr>
        <w:t xml:space="preserve">the strength of </w:t>
      </w:r>
      <w:r w:rsidR="00645F74">
        <w:rPr>
          <w:rFonts w:cs="Times New Roman"/>
        </w:rPr>
        <w:t xml:space="preserve">top-down control </w:t>
      </w:r>
      <w:r w:rsidR="00722F03" w:rsidRPr="00466E57">
        <w:rPr>
          <w:rFonts w:cs="Times New Roman"/>
        </w:rPr>
        <w:fldChar w:fldCharType="begin"/>
      </w:r>
      <w:r w:rsidR="00386741">
        <w:rPr>
          <w:rFonts w:cs="Times New Roman"/>
        </w:rPr>
        <w:instrText xml:space="preserve"> ADDIN ZOTERO_ITEM CSL_CITATION {"citationID":"h2ndbmbg0","properties":{"formattedCitation":"{\\rtf (Borer {\\i{}et al.}, 2005)}","plainCitation":"(Borer et al., 2005)"},"citationItems":[{"id":467,"uris":["http://zotero.org/users/783258/items/TP5EJUU7"],"uri":["http://zotero.org/users/783258/items/TP5EJUU7"],"itemData":{"id":467,"type":"article-journal","title":"What Determines the Strength of a Trophic Cascade?","container-title":"Ecology","page":"528-537","volume":"86","issue":"2","source":"Open WorldCat","abstract":"&lt;p&gt;Trophic cascades have been documented in a diversity of ecological systems and can be important in determining biomass distribution within a community. To date, the literature on trophic cascades has focused on whether and in which systems cascades occur. Many biological (e.g., productivity : biomass ratios) and methodological (e.g., experiment size or duration) factors vary with the ecosystem in which data were collected, but ecosystem type, per se, does not provide mechanistic insights into factors controlling cascade strength. Here, we tested various hypotheses about why trophic cascades occur and what determines their magnitude using data from 114 studies that measured the indirect trophic effects of predators on plant community biomass in seven aquatic and terrestrial ecosystems. Using meta-analysis, we examined the relationship between the indirect effect of predator manipulation on plants and 18 biological and methodological factors quantified from these studies. We found, in contrast to predictions, that high system productivity and low species diversity do not consistently generate larger trophic cascades. A combination of herbivore and predator metabolic factors and predator taxonomy (vertebrate vs. invertebrate) explained 31% of the variation in cascade strength among all 114 studies. Within systems, 18% of the variation in cascade strength was explained with similar predator and herbivore characteristics. Within and across all systems, the strongest cascades occurred in association with invertebrate herbivores and endothermic vertebrate predators. These associations may result from a combination of true biological differences among species with different physiological requirements and bias among organisms studied in different systems. Thus, although cascade strength can be described by biological characteristics of predators and herbivores, future research on indirect trophic effects must further examine biological and methodological differences among studies and systems.&lt;/p&gt;","ISSN":"0012-9658","language":"English","author":[{"family":"Borer","given":"E. T"},{"family":"Seabloom","given":"E. W"},{"family":"Shurin","given":"J. B"},{"family":"Anderson","given":"K. E"},{"family":"Blanchette","given":"C. A"},{"family":"Broitman","given":"B"},{"family":"Cooper","given":"S. D"},{"family":"Halpern","given":"B. S"}],"issued":{"date-parts":[["2005"]]}}}],"schema":"https://github.com/citation-style-language/schema/raw/master/csl-citation.json"} </w:instrText>
      </w:r>
      <w:r w:rsidR="00722F03" w:rsidRPr="00466E57">
        <w:rPr>
          <w:rFonts w:cs="Times New Roman"/>
        </w:rPr>
        <w:fldChar w:fldCharType="separate"/>
      </w:r>
      <w:r w:rsidR="00722F03" w:rsidRPr="00466E57">
        <w:t xml:space="preserve">(Borer </w:t>
      </w:r>
      <w:r w:rsidR="00722F03" w:rsidRPr="00466E57">
        <w:rPr>
          <w:i/>
          <w:iCs/>
        </w:rPr>
        <w:t>et al.</w:t>
      </w:r>
      <w:r w:rsidR="00722F03" w:rsidRPr="00466E57">
        <w:t>, 2005)</w:t>
      </w:r>
      <w:r w:rsidR="00722F03" w:rsidRPr="00466E57">
        <w:rPr>
          <w:rFonts w:cs="Times New Roman"/>
        </w:rPr>
        <w:fldChar w:fldCharType="end"/>
      </w:r>
      <w:r w:rsidR="00CD47BA" w:rsidRPr="00466E57">
        <w:rPr>
          <w:rFonts w:cs="Times New Roman"/>
        </w:rPr>
        <w:t xml:space="preserve">. </w:t>
      </w:r>
      <w:r w:rsidR="00995498">
        <w:rPr>
          <w:rFonts w:cs="Times New Roman"/>
        </w:rPr>
        <w:t>Cross-ecosystem assessments of r</w:t>
      </w:r>
      <w:r w:rsidR="006124B8" w:rsidRPr="00466E57">
        <w:rPr>
          <w:rFonts w:cs="Times New Roman"/>
        </w:rPr>
        <w:t>elationship</w:t>
      </w:r>
      <w:r w:rsidR="00995498">
        <w:rPr>
          <w:rFonts w:cs="Times New Roman"/>
        </w:rPr>
        <w:t>s</w:t>
      </w:r>
      <w:r w:rsidR="006124B8" w:rsidRPr="00466E57">
        <w:rPr>
          <w:rFonts w:cs="Times New Roman"/>
        </w:rPr>
        <w:t xml:space="preserve"> between diversity and trophic control</w:t>
      </w:r>
      <w:r w:rsidR="00C130F9" w:rsidRPr="00466E57">
        <w:rPr>
          <w:rFonts w:cs="Times New Roman"/>
        </w:rPr>
        <w:t xml:space="preserve">, </w:t>
      </w:r>
      <w:r w:rsidR="003B49BC">
        <w:rPr>
          <w:rFonts w:cs="Times New Roman"/>
        </w:rPr>
        <w:t xml:space="preserve">either functional complementarity or statistical averaging, </w:t>
      </w:r>
      <w:r w:rsidR="00995498">
        <w:rPr>
          <w:rFonts w:cs="Times New Roman"/>
        </w:rPr>
        <w:t>have</w:t>
      </w:r>
      <w:r w:rsidR="00995498" w:rsidRPr="00466E57">
        <w:rPr>
          <w:rFonts w:cs="Times New Roman"/>
        </w:rPr>
        <w:t xml:space="preserve"> </w:t>
      </w:r>
      <w:r w:rsidR="00C130F9" w:rsidRPr="00466E57">
        <w:rPr>
          <w:rFonts w:cs="Times New Roman"/>
        </w:rPr>
        <w:t xml:space="preserve">generally been difficult </w:t>
      </w:r>
      <w:r w:rsidR="00995498">
        <w:rPr>
          <w:rFonts w:cs="Times New Roman"/>
        </w:rPr>
        <w:t>for</w:t>
      </w:r>
      <w:r w:rsidR="00C130F9" w:rsidRPr="00466E57">
        <w:rPr>
          <w:rFonts w:cs="Times New Roman"/>
        </w:rPr>
        <w:t xml:space="preserve"> large marine ecosystems because of </w:t>
      </w:r>
      <w:r w:rsidR="00995498">
        <w:rPr>
          <w:rFonts w:cs="Times New Roman"/>
        </w:rPr>
        <w:t xml:space="preserve">extensive </w:t>
      </w:r>
      <w:r w:rsidR="00C130F9" w:rsidRPr="00466E57">
        <w:rPr>
          <w:rFonts w:cs="Times New Roman"/>
        </w:rPr>
        <w:t>data requirements</w:t>
      </w:r>
      <w:r w:rsidR="00801BE8">
        <w:rPr>
          <w:rFonts w:cs="Times New Roman"/>
        </w:rPr>
        <w:t xml:space="preserve"> and slow</w:t>
      </w:r>
      <w:r w:rsidR="002E69FA">
        <w:rPr>
          <w:rFonts w:cs="Times New Roman"/>
        </w:rPr>
        <w:t xml:space="preserve"> rates of</w:t>
      </w:r>
      <w:r w:rsidR="00801BE8">
        <w:rPr>
          <w:rFonts w:cs="Times New Roman"/>
        </w:rPr>
        <w:t xml:space="preserve"> population turnover</w:t>
      </w:r>
      <w:r w:rsidR="003377B8">
        <w:rPr>
          <w:rFonts w:cs="Times New Roman"/>
        </w:rPr>
        <w:t xml:space="preserve"> </w:t>
      </w:r>
      <w:r w:rsidR="003377B8">
        <w:rPr>
          <w:rFonts w:cs="Times New Roman"/>
        </w:rPr>
        <w:fldChar w:fldCharType="begin"/>
      </w:r>
      <w:r w:rsidR="00386741">
        <w:rPr>
          <w:rFonts w:cs="Times New Roman"/>
        </w:rPr>
        <w:instrText xml:space="preserve"> ADDIN ZOTERO_ITEM CSL_CITATION {"citationID":"jq5ukcd1r","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003377B8">
        <w:rPr>
          <w:rFonts w:cs="Times New Roman"/>
        </w:rPr>
        <w:fldChar w:fldCharType="separate"/>
      </w:r>
      <w:r w:rsidR="003377B8">
        <w:rPr>
          <w:rFonts w:cs="Times New Roman"/>
          <w:noProof/>
        </w:rPr>
        <w:t>(Naeem, 2006)</w:t>
      </w:r>
      <w:r w:rsidR="003377B8">
        <w:rPr>
          <w:rFonts w:cs="Times New Roman"/>
        </w:rPr>
        <w:fldChar w:fldCharType="end"/>
      </w:r>
      <w:r w:rsidR="00C130F9" w:rsidRPr="00466E57">
        <w:rPr>
          <w:rFonts w:cs="Times New Roman"/>
        </w:rPr>
        <w:t>.</w:t>
      </w:r>
      <w:r w:rsidR="00BC08F6" w:rsidRPr="00466E57">
        <w:rPr>
          <w:rFonts w:cs="Times New Roman"/>
        </w:rPr>
        <w:t xml:space="preserve"> </w:t>
      </w:r>
      <w:r w:rsidR="00596708">
        <w:rPr>
          <w:rFonts w:cs="Times New Roman"/>
        </w:rPr>
        <w:t>However, s</w:t>
      </w:r>
      <w:r w:rsidR="00BC4C0C">
        <w:rPr>
          <w:rFonts w:cs="Times New Roman"/>
        </w:rPr>
        <w:t xml:space="preserve">tudies examining </w:t>
      </w:r>
      <w:r w:rsidR="00190268">
        <w:rPr>
          <w:rFonts w:cs="Times New Roman"/>
        </w:rPr>
        <w:t>diversity-stability and compensation have occurred in individual ecosystems</w:t>
      </w:r>
      <w:r w:rsidR="00FB46FD">
        <w:rPr>
          <w:rFonts w:cs="Times New Roman"/>
        </w:rPr>
        <w:t xml:space="preserve">. </w:t>
      </w:r>
      <w:r w:rsidR="00596708">
        <w:rPr>
          <w:rFonts w:cs="Times New Roman"/>
        </w:rPr>
        <w:t xml:space="preserve">For example, </w:t>
      </w:r>
      <w:proofErr w:type="spellStart"/>
      <w:r w:rsidR="00BC08F6" w:rsidRPr="00466E57">
        <w:rPr>
          <w:rFonts w:cs="Times New Roman"/>
        </w:rPr>
        <w:t>Lindegren</w:t>
      </w:r>
      <w:proofErr w:type="spellEnd"/>
      <w:r w:rsidR="00BC08F6" w:rsidRPr="00466E57">
        <w:rPr>
          <w:rFonts w:cs="Times New Roman"/>
        </w:rPr>
        <w:t xml:space="preserve"> </w:t>
      </w:r>
      <w:r w:rsidR="00BC08F6" w:rsidRPr="00466E57">
        <w:rPr>
          <w:rFonts w:cs="Times New Roman"/>
          <w:i/>
        </w:rPr>
        <w:t xml:space="preserve">et al. </w:t>
      </w:r>
      <w:r w:rsidR="00BC08F6" w:rsidRPr="00466E57">
        <w:rPr>
          <w:rFonts w:cs="Times New Roman"/>
        </w:rPr>
        <w:fldChar w:fldCharType="begin"/>
      </w:r>
      <w:r w:rsidR="00386741">
        <w:rPr>
          <w:rFonts w:cs="Times New Roman"/>
        </w:rPr>
        <w:instrText xml:space="preserve"> ADDIN ZOTERO_ITEM CSL_CITATION {"citationID":"K8pUWwOz","properties":{"formattedCitation":"(2016)","plainCitation":"(2016)"},"citationItems":[{"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uppress-author":true}],"schema":"https://github.com/citation-style-language/schema/raw/master/csl-citation.json"} </w:instrText>
      </w:r>
      <w:r w:rsidR="00BC08F6" w:rsidRPr="00466E57">
        <w:rPr>
          <w:rFonts w:cs="Times New Roman"/>
        </w:rPr>
        <w:fldChar w:fldCharType="separate"/>
      </w:r>
      <w:r w:rsidR="00BC08F6" w:rsidRPr="00466E57">
        <w:t>(2016)</w:t>
      </w:r>
      <w:r w:rsidR="00BC08F6" w:rsidRPr="00466E57">
        <w:rPr>
          <w:rFonts w:cs="Times New Roman"/>
        </w:rPr>
        <w:fldChar w:fldCharType="end"/>
      </w:r>
      <w:r w:rsidR="00BC08F6" w:rsidRPr="00466E57">
        <w:rPr>
          <w:rFonts w:cs="Times New Roman"/>
        </w:rPr>
        <w:t xml:space="preserve"> </w:t>
      </w:r>
      <w:r w:rsidR="00EC6B88" w:rsidRPr="00466E57">
        <w:rPr>
          <w:rFonts w:cs="Times New Roman"/>
        </w:rPr>
        <w:t xml:space="preserve">found </w:t>
      </w:r>
      <w:r w:rsidR="00D634E6" w:rsidRPr="00466E57">
        <w:rPr>
          <w:rFonts w:cs="Times New Roman"/>
        </w:rPr>
        <w:t xml:space="preserve">evidence </w:t>
      </w:r>
      <w:r w:rsidR="00677784">
        <w:rPr>
          <w:rFonts w:cs="Times New Roman"/>
        </w:rPr>
        <w:t xml:space="preserve">supporting the </w:t>
      </w:r>
      <w:r w:rsidR="003377B8">
        <w:rPr>
          <w:rFonts w:cs="Times New Roman"/>
        </w:rPr>
        <w:t xml:space="preserve">hypothesis </w:t>
      </w:r>
      <w:r w:rsidR="00677784">
        <w:rPr>
          <w:rFonts w:cs="Times New Roman"/>
        </w:rPr>
        <w:t>of</w:t>
      </w:r>
      <w:r w:rsidR="00D634E6" w:rsidRPr="00466E57">
        <w:rPr>
          <w:rFonts w:cs="Times New Roman"/>
        </w:rPr>
        <w:t xml:space="preserve"> </w:t>
      </w:r>
      <w:r w:rsidR="002025C4" w:rsidRPr="00466E57">
        <w:rPr>
          <w:rFonts w:cs="Times New Roman"/>
        </w:rPr>
        <w:t>functional complementarity in predators in the Southern California Current</w:t>
      </w:r>
      <w:r w:rsidR="00C700E5">
        <w:rPr>
          <w:rFonts w:cs="Times New Roman"/>
        </w:rPr>
        <w:t xml:space="preserve">. </w:t>
      </w:r>
      <w:r w:rsidR="00995498">
        <w:rPr>
          <w:rFonts w:cs="Times New Roman"/>
        </w:rPr>
        <w:t>T</w:t>
      </w:r>
      <w:r w:rsidR="001B3940" w:rsidRPr="00466E57">
        <w:rPr>
          <w:rFonts w:cs="Times New Roman"/>
        </w:rPr>
        <w:t xml:space="preserve">here </w:t>
      </w:r>
      <w:r w:rsidR="00995498">
        <w:rPr>
          <w:rFonts w:cs="Times New Roman"/>
        </w:rPr>
        <w:t>remains</w:t>
      </w:r>
      <w:r w:rsidR="00727BA7">
        <w:rPr>
          <w:rFonts w:cs="Times New Roman"/>
        </w:rPr>
        <w:t xml:space="preserve"> </w:t>
      </w:r>
      <w:r w:rsidR="001B3940" w:rsidRPr="00466E57">
        <w:rPr>
          <w:rFonts w:cs="Times New Roman"/>
        </w:rPr>
        <w:t>a need to take a comparative cross-system examination</w:t>
      </w:r>
      <w:r w:rsidR="00C01C8E">
        <w:rPr>
          <w:rFonts w:cs="Times New Roman"/>
        </w:rPr>
        <w:t xml:space="preserve"> </w:t>
      </w:r>
      <w:r w:rsidR="00E529BB" w:rsidRPr="00466E57">
        <w:rPr>
          <w:rFonts w:cs="Times New Roman"/>
        </w:rPr>
        <w:fldChar w:fldCharType="begin"/>
      </w:r>
      <w:r w:rsidR="00386741">
        <w:rPr>
          <w:rFonts w:cs="Times New Roman"/>
        </w:rPr>
        <w:instrText xml:space="preserve"> ADDIN ZOTERO_ITEM CSL_CITATION {"citationID":"1i5fqm2t8d","properties":{"formattedCitation":"{\\rtf (Link {\\i{}et al.}, 2012)}","plainCitation":"(Link et al., 2012)"},"citationItems":[{"id":502,"uris":["http://zotero.org/users/783258/items/WKRFBWIJ"],"uri":["http://zotero.org/users/783258/items/WKRFBWIJ"],"itemData":{"id":502,"type":"article-journal","title":"Synthesizing lessons learned from comparing fisheries production in 13   northern hemisphere ecosystems: emergent fundamental features","container-title":"Marine Ecology Progress Series","page":"293-302","volume":"459","source":"ISI Web of Knowledge","abstract":"Understanding the drivers of the productivity of marine ecosystems continues to be a globally important issue. A vast body of literature identifies 3 main processes that regulate the production dynamics of fisheries: biophysical, exploitative, and trophodynamic. Here, we synthesize results from international workshops in which surplus production models were applied to 13 northern hemisphere ecosystems that support notable fisheries. The results are compared across systems, levels of species aggregation, and drivers. By applying surplus production models at single-species (SS), multi-species (MS), aggregated group, and full-system levels across ecosystems, we find that the different levels of aggregation provide distinct, but complementary, information. Further, it is clear that the triad of drivers contributes to fisheries productivity in each ecosystem, but the key drivers are system-specific. Our results also confirm that full-system yield is less than the sum of SS yields and that some MS and aggregate yields may lead to overharvest of some stocks if species groups are constructed without considering common productivity, inter-species, and environmental interactions. Several fundamental features emerge from this Theme Section including sigmoidal biomass accumulation curves across trophic levels, improvement of model fits by inclusion of environmental or ecological covariates, the inequality of system maximum sustainable yield (MSY) versus aggregated sums and SS sums of MSY, a 1 to 5 t km(-2) fishery yield rule of thumb, and the finding that tradeoffs among ocean use objectives may not be as harsh as originally thought. These emergent features have the potential to alter our understanding of marine ecosystem dynamics and improve how we manage fisheries production.","DOI":"10.3354/meps09829","ISSN":"0171-8630","shortTitle":"Synthesizing lessons learned from comparing fisheries production in 13   northern hemisphere ecosystems","journalAbbreviation":"Mar. Ecol.-Prog. Ser.","language":"English","author":[{"family":"Link","given":"Jason S."},{"family":"Gaichas","given":"Sarah"},{"family":"Miller","given":"Thomas J."},{"family":"Essington","given":"Tim"},{"family":"Bundy","given":"Alida"},{"family":"Boldt","given":"Jennifer"},{"family":"Drinkwater","given":"Ken F."},{"family":"Moksness","given":"Erlend"}],"issued":{"date-parts":[["2012"]]}}}],"schema":"https://github.com/citation-style-language/schema/raw/master/csl-citation.json"} </w:instrText>
      </w:r>
      <w:r w:rsidR="00E529BB" w:rsidRPr="00466E57">
        <w:rPr>
          <w:rFonts w:cs="Times New Roman"/>
        </w:rPr>
        <w:fldChar w:fldCharType="separate"/>
      </w:r>
      <w:r w:rsidR="00E529BB" w:rsidRPr="00466E57">
        <w:t xml:space="preserve">(Link </w:t>
      </w:r>
      <w:r w:rsidR="00E529BB" w:rsidRPr="00466E57">
        <w:rPr>
          <w:i/>
          <w:iCs/>
        </w:rPr>
        <w:t>et al.</w:t>
      </w:r>
      <w:r w:rsidR="00E529BB" w:rsidRPr="00466E57">
        <w:t>, 2012)</w:t>
      </w:r>
      <w:r w:rsidR="00E529BB" w:rsidRPr="00466E57">
        <w:rPr>
          <w:rFonts w:cs="Times New Roman"/>
        </w:rPr>
        <w:fldChar w:fldCharType="end"/>
      </w:r>
      <w:r w:rsidR="00C01C8E">
        <w:rPr>
          <w:rFonts w:cs="Times New Roman"/>
        </w:rPr>
        <w:t xml:space="preserve"> that explicitly explores the mechanisms</w:t>
      </w:r>
      <w:r w:rsidR="008252D9">
        <w:rPr>
          <w:rFonts w:cs="Times New Roman"/>
        </w:rPr>
        <w:t xml:space="preserve"> by which </w:t>
      </w:r>
      <w:r w:rsidR="00A36CE1">
        <w:rPr>
          <w:rFonts w:cs="Times New Roman"/>
        </w:rPr>
        <w:t xml:space="preserve">predator </w:t>
      </w:r>
      <w:r w:rsidR="008252D9">
        <w:rPr>
          <w:rFonts w:cs="Times New Roman"/>
        </w:rPr>
        <w:t xml:space="preserve">diversity </w:t>
      </w:r>
      <w:r w:rsidR="00981B67">
        <w:rPr>
          <w:rFonts w:cs="Times New Roman"/>
        </w:rPr>
        <w:t xml:space="preserve">could </w:t>
      </w:r>
      <w:r w:rsidR="008252D9">
        <w:rPr>
          <w:rFonts w:cs="Times New Roman"/>
        </w:rPr>
        <w:t>decrease</w:t>
      </w:r>
      <w:r w:rsidR="00D27312">
        <w:rPr>
          <w:rFonts w:cs="Times New Roman"/>
        </w:rPr>
        <w:t xml:space="preserve"> top-down regulation</w:t>
      </w:r>
      <w:r w:rsidR="00B47928" w:rsidRPr="00466E57">
        <w:rPr>
          <w:rFonts w:cs="Times New Roman"/>
        </w:rPr>
        <w:t>.</w:t>
      </w:r>
    </w:p>
    <w:p w14:paraId="5FD8DF3F" w14:textId="680DEA82" w:rsidR="002E596B" w:rsidRPr="00466E57" w:rsidRDefault="0038383C" w:rsidP="00D62856">
      <w:pPr>
        <w:widowControl w:val="0"/>
        <w:autoSpaceDE w:val="0"/>
        <w:autoSpaceDN w:val="0"/>
        <w:adjustRightInd w:val="0"/>
        <w:spacing w:line="480" w:lineRule="auto"/>
        <w:rPr>
          <w:rFonts w:cs="Times New Roman"/>
        </w:rPr>
      </w:pPr>
      <w:r w:rsidRPr="00466E57">
        <w:rPr>
          <w:rFonts w:cs="Times New Roman"/>
        </w:rPr>
        <w:tab/>
      </w:r>
      <w:r w:rsidR="00F57641">
        <w:rPr>
          <w:rFonts w:cs="Times New Roman"/>
        </w:rPr>
        <w:t xml:space="preserve">To understand </w:t>
      </w:r>
      <w:r w:rsidR="00F57641">
        <w:t xml:space="preserve">linkages between predator diversity and top-down regulation, we first must develop meaningful </w:t>
      </w:r>
      <w:r w:rsidR="0003071F">
        <w:t xml:space="preserve">time series </w:t>
      </w:r>
      <w:r w:rsidR="00F57641">
        <w:t>of predation intensity that account for the different roles each species plays. To date, metrics of predation have generally taken one of two approaches</w:t>
      </w:r>
      <w:r w:rsidR="00E81656">
        <w:t xml:space="preserve"> that </w:t>
      </w:r>
      <w:r w:rsidR="00647999">
        <w:t xml:space="preserve">both </w:t>
      </w:r>
      <w:r w:rsidR="00E81656">
        <w:t xml:space="preserve">benefit from being easy to </w:t>
      </w:r>
      <w:r w:rsidR="00337AE5">
        <w:t xml:space="preserve">compute and </w:t>
      </w:r>
      <w:r w:rsidR="00E81656">
        <w:t xml:space="preserve">understand, but </w:t>
      </w:r>
      <w:r w:rsidR="002957CD">
        <w:t xml:space="preserve">also </w:t>
      </w:r>
      <w:r w:rsidR="00E81656">
        <w:t>have key weaknesses</w:t>
      </w:r>
      <w:r w:rsidR="00F57641">
        <w:t>.</w:t>
      </w:r>
      <w:r w:rsidRPr="00466E57">
        <w:rPr>
          <w:rFonts w:cs="Times New Roman"/>
        </w:rPr>
        <w:t xml:space="preserve"> </w:t>
      </w:r>
      <w:r w:rsidR="00F57641">
        <w:rPr>
          <w:rFonts w:cs="Times New Roman"/>
        </w:rPr>
        <w:t xml:space="preserve">The first </w:t>
      </w:r>
      <w:r w:rsidR="00596708">
        <w:rPr>
          <w:rFonts w:cs="Times New Roman"/>
        </w:rPr>
        <w:t xml:space="preserve">approach </w:t>
      </w:r>
      <w:r w:rsidR="00F57641">
        <w:rPr>
          <w:rFonts w:cs="Times New Roman"/>
        </w:rPr>
        <w:t xml:space="preserve">is </w:t>
      </w:r>
      <w:r w:rsidR="002E596B" w:rsidRPr="00466E57">
        <w:rPr>
          <w:rFonts w:cs="Times New Roman"/>
        </w:rPr>
        <w:t xml:space="preserve">to sum the abundances of all </w:t>
      </w:r>
      <w:proofErr w:type="spellStart"/>
      <w:r w:rsidR="002E596B" w:rsidRPr="00466E57">
        <w:rPr>
          <w:rFonts w:cs="Times New Roman"/>
        </w:rPr>
        <w:t>piscivorous</w:t>
      </w:r>
      <w:proofErr w:type="spellEnd"/>
      <w:r w:rsidR="002E596B" w:rsidRPr="00466E57">
        <w:rPr>
          <w:rFonts w:cs="Times New Roman"/>
        </w:rPr>
        <w:t xml:space="preserve"> species</w:t>
      </w:r>
      <w:r w:rsidR="00297E71" w:rsidRPr="00466E57">
        <w:rPr>
          <w:rFonts w:cs="Times New Roman"/>
        </w:rPr>
        <w:t xml:space="preserve"> </w:t>
      </w:r>
      <w:r w:rsidR="00297E71" w:rsidRPr="00466E57">
        <w:rPr>
          <w:rFonts w:cs="Times New Roman"/>
        </w:rPr>
        <w:fldChar w:fldCharType="begin"/>
      </w:r>
      <w:r w:rsidR="00386741">
        <w:rPr>
          <w:rFonts w:cs="Times New Roman"/>
        </w:rPr>
        <w:instrText xml:space="preserve"> ADDIN ZOTERO_ITEM CSL_CITATION {"citationID":"6b6TZurR","properties":{"unsorted":true,"formattedCitation":"{\\rtf (e.g., Frank {\\i{}et al.}, 2005; Lucey {\\i{}et al.}, 2012; Lindegren {\\i{}et al.}, 2016)}","plainCitation":"(e.g., Frank et al., 2005; Lucey et al., 2012; Lindegren et al., 2016)"},"citationItems":[{"id":456,"uris":["http://zotero.org/users/783258/items/SRG3QP72"],"uri":["http://zotero.org/users/783258/items/SRG3QP72"],"itemData":{"id":456,"type":"article-journal","title":"Trophic cascades in a formerly cod-dominated ecosystem","container-title":"Science","page":"1621-1623","volume":"308","issue":"5728","source":"Google Scholar","author":[{"family":"Frank","given":"K. T."},{"family":"Petrie","given":"B."},{"family":"Choi","given":"J. S."},{"family":"Leggett","given":"W. C."}],"issued":{"date-parts":[["2005"]]}},"prefix":"e.g., "},{"id":1157,"uris":["http://zotero.org/users/783258/items/6876HJCZ"],"uri":["http://zotero.org/users/783258/items/6876HJCZ"],"itemData":{"id":1157,"type":"article-journal","title":"Comparative analyses of surplus production dynamics of functional feeding groups across 12 northern hemisphere marine ecosystems","container-title":"Marine Ecology Progress Series","page":"219–229","volume":"459","source":"Google Scholar","author":[{"family":"Lucey","given":"Sean M."},{"family":"Cook","given":"Adam M."},{"family":"Boldt","given":"Jennifer L."},{"family":"Link","given":"Jason S."},{"family":"Essington","given":"Timothy E."},{"family":"Miller","given":"Thomas J."}],"issued":{"date-parts":[["2012"]]}}},{"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297E71" w:rsidRPr="00466E57">
        <w:rPr>
          <w:rFonts w:cs="Times New Roman"/>
        </w:rPr>
        <w:fldChar w:fldCharType="separate"/>
      </w:r>
      <w:r w:rsidR="003E22B6" w:rsidRPr="00466E57">
        <w:t xml:space="preserve">(e.g., Frank </w:t>
      </w:r>
      <w:r w:rsidR="003E22B6" w:rsidRPr="00466E57">
        <w:rPr>
          <w:i/>
          <w:iCs/>
        </w:rPr>
        <w:t>et al.</w:t>
      </w:r>
      <w:r w:rsidR="003E22B6" w:rsidRPr="00466E57">
        <w:t xml:space="preserve">, 2005; Lucey </w:t>
      </w:r>
      <w:r w:rsidR="003E22B6" w:rsidRPr="00466E57">
        <w:rPr>
          <w:i/>
          <w:iCs/>
        </w:rPr>
        <w:t>et al.</w:t>
      </w:r>
      <w:r w:rsidR="003E22B6" w:rsidRPr="00466E57">
        <w:t xml:space="preserve">, 2012; Lindegren </w:t>
      </w:r>
      <w:r w:rsidR="003E22B6" w:rsidRPr="00466E57">
        <w:rPr>
          <w:i/>
          <w:iCs/>
        </w:rPr>
        <w:t>et al.</w:t>
      </w:r>
      <w:r w:rsidR="003E22B6" w:rsidRPr="00466E57">
        <w:t>, 2016)</w:t>
      </w:r>
      <w:r w:rsidR="00297E71" w:rsidRPr="00466E57">
        <w:rPr>
          <w:rFonts w:cs="Times New Roman"/>
        </w:rPr>
        <w:fldChar w:fldCharType="end"/>
      </w:r>
      <w:r w:rsidR="0003071F">
        <w:rPr>
          <w:rFonts w:cs="Times New Roman"/>
        </w:rPr>
        <w:t xml:space="preserve">. This approach acknowledges that species are </w:t>
      </w:r>
      <w:r w:rsidR="001F77A2">
        <w:rPr>
          <w:rFonts w:cs="Times New Roman"/>
        </w:rPr>
        <w:t>eaten</w:t>
      </w:r>
      <w:r w:rsidR="0003071F">
        <w:rPr>
          <w:rFonts w:cs="Times New Roman"/>
        </w:rPr>
        <w:t xml:space="preserve"> by a diverse assemblage of consumers</w:t>
      </w:r>
      <w:r w:rsidR="00821AE4">
        <w:rPr>
          <w:rFonts w:cs="Times New Roman"/>
        </w:rPr>
        <w:t xml:space="preserve"> and allows testing of</w:t>
      </w:r>
      <w:r w:rsidR="0003071F">
        <w:rPr>
          <w:rFonts w:cs="Times New Roman"/>
        </w:rPr>
        <w:t xml:space="preserve"> hypotheses about connections between predator diversity and top-down control. However, it ignores the fact that some predators are relatively minor consumers (i.e., comprise a small amount of predation mortality) while others might be more important, either due </w:t>
      </w:r>
      <w:r w:rsidR="002E596B" w:rsidRPr="00466E57">
        <w:rPr>
          <w:rFonts w:cs="Times New Roman"/>
        </w:rPr>
        <w:t xml:space="preserve">to </w:t>
      </w:r>
      <w:r w:rsidR="009F7807">
        <w:rPr>
          <w:rFonts w:cs="Times New Roman"/>
        </w:rPr>
        <w:t>different</w:t>
      </w:r>
      <w:r w:rsidR="0003071F">
        <w:rPr>
          <w:rFonts w:cs="Times New Roman"/>
        </w:rPr>
        <w:t xml:space="preserve"> consumption rates, diets, or habitat overlap</w:t>
      </w:r>
      <w:r w:rsidR="009F7807">
        <w:rPr>
          <w:rFonts w:cs="Times New Roman"/>
        </w:rPr>
        <w:t>. The</w:t>
      </w:r>
      <w:r w:rsidR="002E596B" w:rsidRPr="00466E57">
        <w:rPr>
          <w:rFonts w:cs="Times New Roman"/>
        </w:rPr>
        <w:t xml:space="preserve"> second approach </w:t>
      </w:r>
      <w:r w:rsidR="00E81656">
        <w:rPr>
          <w:rFonts w:cs="Times New Roman"/>
        </w:rPr>
        <w:t>is to take a single species that is thought to be particularly important and track only its abundance</w:t>
      </w:r>
      <w:r w:rsidR="00884C7F" w:rsidRPr="00466E57">
        <w:rPr>
          <w:rFonts w:cs="Times New Roman"/>
        </w:rPr>
        <w:t xml:space="preserve"> </w:t>
      </w:r>
      <w:r w:rsidR="00884C7F" w:rsidRPr="00466E57">
        <w:rPr>
          <w:rFonts w:cs="Times New Roman"/>
        </w:rPr>
        <w:fldChar w:fldCharType="begin"/>
      </w:r>
      <w:r w:rsidR="00386741">
        <w:rPr>
          <w:rFonts w:cs="Times New Roman"/>
        </w:rPr>
        <w:instrText xml:space="preserve"> ADDIN ZOTERO_ITEM CSL_CITATION {"citationID":"KidvOzPc","properties":{"unsorted":true,"formattedCitation":"{\\rtf (e.g., Worm and Myers, 2003; Holsman {\\i{}et al.}, 2012; Minto and Worm, 2012)}","plainCitation":"(e.g., Worm and Myers, 2003; Holsman et al., 2012; Minto and Worm, 2012)"},"citationItems":[{"id":468,"uris":["http://zotero.org/users/783258/items/TPSCNSVM"],"uri":["http://zotero.org/users/783258/items/TPSCNSVM"],"itemData":{"id":468,"type":"article-journal","title":"Meta-analysis of cod-shrimp interactions reveals top-down control in oceanic food webs","container-title":"Ecology","page":"162-173","volume":"84","issue":"1","source":"Open WorldCat","ISSN":"0012-9658","language":"English","author":[{"family":"Worm","given":"B"},{"family":"Myers","given":"R. A"}],"issued":{"date-parts":[["2003"]]}},"prefix":"e.g., "},{"id":289,"uris":["http://zotero.org/users/783258/items/BTC35TVR"],"uri":["http://zotero.org/users/783258/items/BTC35TVR"],"itemData":{"id":289,"type":"article-journal","title":"Comparative analysis of cod and herring production dynamics across 13 northern hemisphere marine ecosystems","container-title":"Marine Ecology Progress Series","page":"231-246","volume":"459","source":"Google Scholar","author":[{"family":"Holsman","given":"K. K."},{"family":"Essington","given":"T."},{"family":"Miller","given":"T. J."},{"family":"Koen-Alonso","given":"M."},{"family":"Stockhausen","given":"W. J."}],"issued":{"date-parts":[["2012"]]}}},{"id":371,"uris":["http://zotero.org/users/783258/items/JAGRG2KC"],"uri":["http://zotero.org/users/783258/items/JAGRG2KC"],"itemData":{"id":371,"type":"article-journal","title":"Interactions between small pelagic fish and young cod across the North   Atlantic","container-title":"Ecology","page":"2139-2154","volume":"93","issue":"10","source":"ISI Web of Knowledge","abstract":"Species interactions that play out over large spatial scales are difficult to observe, particularly in the oceans. The current lack of empirical evidence for biologically meaningful interaction parameters likely delays the application of holistic management procedures. Here we estimate interactions during the early life history of fish across regions. We present separate and hierarchical Bayesian models that estimate the direction and strength of interactions between Atlantic cod and dominant pelagic fishes across much of their range in the North Atlantic. We test the hypothesis that small pelagic fish may reduce survival of cod at early life stages, and thereby contribute to the delayed recovery of depleted cod populations.   Significant regional variation exists between cod recruitment and Atlantic herring abundance with eight of 14 regions displaying a negative relationship, four regions displaying no relationship, and a positive relationship observed in two regions. In contrast, most regions where Atlantic mackerel co-occurs showed no relationship with cod recruitment, with the possible exception of Gulf of St. Lawrence and Celtic Sea regions. Regions with sprat or capelin as dominant pelagics also displayed weak or no relationship, although the probability of a negative interaction with sprat increased when time series autocorrelation was accounted for. Overall, the interaction between herring and young cod was found to be negative with 94% probability, while the probability of negative interactions with mackerel was only 68%. Our findings suggest that the strength of predation or competition effects on young cod varies among small pelagic species but appears consistently for Atlantic herring; this effect may need to be considered in recovery trajectories for depleted cod populations. The methods introduced here are applicable in the investigation of species interactions from time series data collected across different study systems.","ISSN":"0012-9658","journalAbbreviation":"Ecology","language":"English","author":[{"family":"Minto","given":"Coilin"},{"family":"Worm","given":"Boris"}],"issued":{"date-parts":[["2012",10]]}}}],"schema":"https://github.com/citation-style-language/schema/raw/master/csl-citation.json"} </w:instrText>
      </w:r>
      <w:r w:rsidR="00884C7F" w:rsidRPr="00466E57">
        <w:rPr>
          <w:rFonts w:cs="Times New Roman"/>
        </w:rPr>
        <w:fldChar w:fldCharType="separate"/>
      </w:r>
      <w:r w:rsidR="003E22B6" w:rsidRPr="00466E57">
        <w:t xml:space="preserve">(e.g., Worm and Myers, 2003; Holsman </w:t>
      </w:r>
      <w:r w:rsidR="003E22B6" w:rsidRPr="00466E57">
        <w:rPr>
          <w:i/>
          <w:iCs/>
        </w:rPr>
        <w:t>et al.</w:t>
      </w:r>
      <w:r w:rsidR="003E22B6" w:rsidRPr="00466E57">
        <w:t>, 2012; Minto and Worm, 2012)</w:t>
      </w:r>
      <w:r w:rsidR="00884C7F" w:rsidRPr="00466E57">
        <w:rPr>
          <w:rFonts w:cs="Times New Roman"/>
        </w:rPr>
        <w:fldChar w:fldCharType="end"/>
      </w:r>
      <w:r w:rsidR="002E596B" w:rsidRPr="00466E57">
        <w:rPr>
          <w:rFonts w:cs="Times New Roman"/>
        </w:rPr>
        <w:t xml:space="preserve">. </w:t>
      </w:r>
      <w:r w:rsidR="005A0861">
        <w:rPr>
          <w:rFonts w:cs="Times New Roman"/>
        </w:rPr>
        <w:t xml:space="preserve">This acknowledges the outsize importance of </w:t>
      </w:r>
      <w:r w:rsidR="00AB59F3">
        <w:rPr>
          <w:rFonts w:cs="Times New Roman"/>
        </w:rPr>
        <w:t xml:space="preserve">key </w:t>
      </w:r>
      <w:r w:rsidR="005A0861">
        <w:rPr>
          <w:rFonts w:cs="Times New Roman"/>
        </w:rPr>
        <w:t>predator species, but ignores secondary pre</w:t>
      </w:r>
      <w:r w:rsidR="00515964">
        <w:rPr>
          <w:rFonts w:cs="Times New Roman"/>
        </w:rPr>
        <w:t xml:space="preserve">dators that may consume </w:t>
      </w:r>
      <w:r w:rsidR="005A0861">
        <w:rPr>
          <w:rFonts w:cs="Times New Roman"/>
        </w:rPr>
        <w:t>significant</w:t>
      </w:r>
      <w:r w:rsidR="00FE581A">
        <w:rPr>
          <w:rFonts w:cs="Times New Roman"/>
        </w:rPr>
        <w:t xml:space="preserve"> prey biomass. M</w:t>
      </w:r>
      <w:r w:rsidR="005A0861">
        <w:rPr>
          <w:rFonts w:cs="Times New Roman"/>
        </w:rPr>
        <w:t xml:space="preserve">ost importantly </w:t>
      </w:r>
      <w:r w:rsidR="00FE581A">
        <w:rPr>
          <w:rFonts w:cs="Times New Roman"/>
        </w:rPr>
        <w:t xml:space="preserve">it </w:t>
      </w:r>
      <w:r w:rsidR="00B67F2D" w:rsidRPr="00466E57">
        <w:rPr>
          <w:rFonts w:cs="Times New Roman"/>
        </w:rPr>
        <w:t xml:space="preserve">prevents any </w:t>
      </w:r>
      <w:r w:rsidR="00FC48DA" w:rsidRPr="00466E57">
        <w:rPr>
          <w:rFonts w:cs="Times New Roman"/>
        </w:rPr>
        <w:t>examination of</w:t>
      </w:r>
      <w:r w:rsidR="00B67F2D" w:rsidRPr="00466E57">
        <w:rPr>
          <w:rFonts w:cs="Times New Roman"/>
        </w:rPr>
        <w:t xml:space="preserve"> functional complementarity or di</w:t>
      </w:r>
      <w:r w:rsidR="00D507CF" w:rsidRPr="00466E57">
        <w:rPr>
          <w:rFonts w:cs="Times New Roman"/>
        </w:rPr>
        <w:t>versity-stability relationships</w:t>
      </w:r>
      <w:r w:rsidR="00B67F2D" w:rsidRPr="00466E57">
        <w:rPr>
          <w:rFonts w:cs="Times New Roman"/>
        </w:rPr>
        <w:t xml:space="preserve"> because there is</w:t>
      </w:r>
      <w:r w:rsidR="00663A79" w:rsidRPr="00466E57">
        <w:rPr>
          <w:rFonts w:cs="Times New Roman"/>
        </w:rPr>
        <w:t xml:space="preserve"> only one predator population.</w:t>
      </w:r>
      <w:r w:rsidR="004210C9">
        <w:rPr>
          <w:rFonts w:cs="Times New Roman"/>
        </w:rPr>
        <w:t xml:space="preserve"> N</w:t>
      </w:r>
      <w:r w:rsidR="00FE581A">
        <w:rPr>
          <w:rFonts w:cs="Times New Roman"/>
        </w:rPr>
        <w:t>ew metrics are needed to bridge the divide between these two endpoints.</w:t>
      </w:r>
    </w:p>
    <w:p w14:paraId="2A6C903B" w14:textId="669C4F6A" w:rsidR="009B705B" w:rsidRPr="00466E57" w:rsidRDefault="009B705B" w:rsidP="00833408">
      <w:pPr>
        <w:widowControl w:val="0"/>
        <w:autoSpaceDE w:val="0"/>
        <w:autoSpaceDN w:val="0"/>
        <w:adjustRightInd w:val="0"/>
        <w:spacing w:line="480" w:lineRule="auto"/>
        <w:ind w:firstLine="720"/>
        <w:rPr>
          <w:rFonts w:cs="Times New Roman"/>
        </w:rPr>
      </w:pPr>
      <w:r w:rsidRPr="00466E57">
        <w:rPr>
          <w:rFonts w:cs="Times New Roman"/>
        </w:rPr>
        <w:t xml:space="preserve">In this study, we take a unique comparative database of multispecies abundances across large marine ecosystems </w:t>
      </w:r>
      <w:r w:rsidR="00DA0CF3" w:rsidRPr="00466E57">
        <w:rPr>
          <w:rFonts w:cs="Times New Roman"/>
        </w:rPr>
        <w:t xml:space="preserve">in North America and Europe </w:t>
      </w:r>
      <w:r w:rsidRPr="00466E57">
        <w:rPr>
          <w:rFonts w:cs="Times New Roman"/>
        </w:rPr>
        <w:t xml:space="preserve">to </w:t>
      </w:r>
      <w:r w:rsidR="007D7877">
        <w:rPr>
          <w:rFonts w:cs="Times New Roman"/>
        </w:rPr>
        <w:t>ask how diverse</w:t>
      </w:r>
      <w:r w:rsidR="000A5607">
        <w:rPr>
          <w:rFonts w:cs="Times New Roman"/>
        </w:rPr>
        <w:t xml:space="preserve"> marine predator assemblages are, and</w:t>
      </w:r>
      <w:r w:rsidR="00C94C5A">
        <w:rPr>
          <w:rFonts w:cs="Times New Roman"/>
        </w:rPr>
        <w:t xml:space="preserve"> how often</w:t>
      </w:r>
      <w:r w:rsidR="000A5607">
        <w:rPr>
          <w:rFonts w:cs="Times New Roman"/>
        </w:rPr>
        <w:t xml:space="preserve"> </w:t>
      </w:r>
      <w:r w:rsidR="009129AC">
        <w:rPr>
          <w:rFonts w:cs="Times New Roman"/>
        </w:rPr>
        <w:t>i</w:t>
      </w:r>
      <w:r w:rsidR="000A5607">
        <w:rPr>
          <w:rFonts w:cs="Times New Roman"/>
        </w:rPr>
        <w:t xml:space="preserve">ncreased predator diversity </w:t>
      </w:r>
      <w:r w:rsidR="00C94C5A">
        <w:rPr>
          <w:rFonts w:cs="Times New Roman"/>
        </w:rPr>
        <w:t xml:space="preserve">can </w:t>
      </w:r>
      <w:r w:rsidR="008E5A26" w:rsidRPr="00466E57">
        <w:rPr>
          <w:rFonts w:cs="Times New Roman"/>
        </w:rPr>
        <w:t xml:space="preserve">promote </w:t>
      </w:r>
      <w:r w:rsidR="000A5607">
        <w:rPr>
          <w:rFonts w:cs="Times New Roman"/>
        </w:rPr>
        <w:t xml:space="preserve">bottom-up control </w:t>
      </w:r>
      <w:r w:rsidR="008E5A26" w:rsidRPr="00466E57">
        <w:rPr>
          <w:rFonts w:cs="Times New Roman"/>
        </w:rPr>
        <w:t xml:space="preserve">and </w:t>
      </w:r>
      <w:r w:rsidR="00CF74AE" w:rsidRPr="00466E57">
        <w:rPr>
          <w:rFonts w:cs="Times New Roman"/>
        </w:rPr>
        <w:t xml:space="preserve">community </w:t>
      </w:r>
      <w:r w:rsidR="008E5A26" w:rsidRPr="00466E57">
        <w:rPr>
          <w:rFonts w:cs="Times New Roman"/>
        </w:rPr>
        <w:t>stability</w:t>
      </w:r>
      <w:r w:rsidRPr="00466E57">
        <w:rPr>
          <w:rFonts w:cs="Times New Roman"/>
        </w:rPr>
        <w:t xml:space="preserve">. We combine these abundance data with information on diet and consumption compiled in </w:t>
      </w:r>
      <w:r w:rsidR="00185A3B" w:rsidRPr="00466E57">
        <w:rPr>
          <w:rFonts w:cs="Times New Roman"/>
        </w:rPr>
        <w:t>mass-balance food web</w:t>
      </w:r>
      <w:r w:rsidRPr="00466E57">
        <w:rPr>
          <w:rFonts w:cs="Times New Roman"/>
        </w:rPr>
        <w:t xml:space="preserve"> models</w:t>
      </w:r>
      <w:r w:rsidR="00390545" w:rsidRPr="00466E57">
        <w:rPr>
          <w:rFonts w:cs="Times New Roman"/>
        </w:rPr>
        <w:t xml:space="preserve"> for each system</w:t>
      </w:r>
      <w:r w:rsidR="00D35F60" w:rsidRPr="00466E57">
        <w:rPr>
          <w:rFonts w:cs="Times New Roman"/>
        </w:rPr>
        <w:t xml:space="preserve"> to better quantify predator assemblages f</w:t>
      </w:r>
      <w:r w:rsidRPr="00466E57">
        <w:rPr>
          <w:rFonts w:cs="Times New Roman"/>
        </w:rPr>
        <w:t>rom the perspectiv</w:t>
      </w:r>
      <w:r w:rsidR="00D35F60" w:rsidRPr="00466E57">
        <w:rPr>
          <w:rFonts w:cs="Times New Roman"/>
        </w:rPr>
        <w:t>e of different prey populations.</w:t>
      </w:r>
      <w:r w:rsidRPr="00466E57">
        <w:rPr>
          <w:rFonts w:cs="Times New Roman"/>
        </w:rPr>
        <w:t xml:space="preserve"> </w:t>
      </w:r>
      <w:r w:rsidR="00D35F60" w:rsidRPr="00466E57">
        <w:rPr>
          <w:rFonts w:cs="Times New Roman"/>
        </w:rPr>
        <w:t xml:space="preserve">We then </w:t>
      </w:r>
      <w:r w:rsidR="008C3B87" w:rsidRPr="00466E57">
        <w:rPr>
          <w:rFonts w:cs="Times New Roman"/>
        </w:rPr>
        <w:t>1)</w:t>
      </w:r>
      <w:r w:rsidR="00320C8A" w:rsidRPr="00466E57">
        <w:rPr>
          <w:rFonts w:cs="Times New Roman"/>
        </w:rPr>
        <w:t xml:space="preserve"> quantify</w:t>
      </w:r>
      <w:r w:rsidR="008C3B87" w:rsidRPr="00466E57">
        <w:rPr>
          <w:rFonts w:cs="Times New Roman"/>
        </w:rPr>
        <w:t xml:space="preserve"> whether and in what cases predation tends to come from many different </w:t>
      </w:r>
      <w:r w:rsidR="006A55B4">
        <w:rPr>
          <w:rFonts w:cs="Times New Roman"/>
        </w:rPr>
        <w:t>consumers</w:t>
      </w:r>
      <w:r w:rsidR="008C3B87" w:rsidRPr="00466E57">
        <w:rPr>
          <w:rFonts w:cs="Times New Roman"/>
        </w:rPr>
        <w:t xml:space="preserve"> versus a small</w:t>
      </w:r>
      <w:r w:rsidR="00EB635E" w:rsidRPr="00466E57">
        <w:rPr>
          <w:rFonts w:cs="Times New Roman"/>
        </w:rPr>
        <w:t>er</w:t>
      </w:r>
      <w:r w:rsidR="008C3B87" w:rsidRPr="00466E57">
        <w:rPr>
          <w:rFonts w:cs="Times New Roman"/>
        </w:rPr>
        <w:t xml:space="preserve"> number of key species, and 2) </w:t>
      </w:r>
      <w:r w:rsidR="000F251B">
        <w:rPr>
          <w:rFonts w:cs="Times New Roman"/>
        </w:rPr>
        <w:t>test whether populations within predator assemblages are synchronous (</w:t>
      </w:r>
      <w:r w:rsidR="000A05A4">
        <w:rPr>
          <w:rFonts w:cs="Times New Roman"/>
        </w:rPr>
        <w:t xml:space="preserve">consistent with </w:t>
      </w:r>
      <w:r w:rsidR="000F251B">
        <w:rPr>
          <w:rFonts w:cs="Times New Roman"/>
        </w:rPr>
        <w:t>a similar fishing history or shared environmental driver), asynchronous (consistent with compens</w:t>
      </w:r>
      <w:r w:rsidR="000A05A4">
        <w:rPr>
          <w:rFonts w:cs="Times New Roman"/>
        </w:rPr>
        <w:t>atory dynamics), or independent (</w:t>
      </w:r>
      <w:r w:rsidR="00000663">
        <w:rPr>
          <w:rFonts w:cs="Times New Roman"/>
        </w:rPr>
        <w:t>consistent with statistical averaging)</w:t>
      </w:r>
      <w:r w:rsidR="00B87919" w:rsidRPr="00466E57">
        <w:rPr>
          <w:rFonts w:cs="Times New Roman"/>
        </w:rPr>
        <w:t xml:space="preserve">. </w:t>
      </w:r>
      <w:r w:rsidR="005C178F">
        <w:rPr>
          <w:rFonts w:cs="Times New Roman"/>
        </w:rPr>
        <w:t>Predator assemblages that are more synchronous display more temporal variability</w:t>
      </w:r>
      <w:r w:rsidR="00596708">
        <w:rPr>
          <w:rFonts w:cs="Times New Roman"/>
        </w:rPr>
        <w:t>, which</w:t>
      </w:r>
      <w:r w:rsidR="005C178F">
        <w:rPr>
          <w:rFonts w:cs="Times New Roman"/>
        </w:rPr>
        <w:t xml:space="preserve"> is </w:t>
      </w:r>
      <w:r w:rsidR="009F15E0">
        <w:rPr>
          <w:rFonts w:cs="Times New Roman"/>
        </w:rPr>
        <w:t xml:space="preserve">amplified </w:t>
      </w:r>
      <w:r w:rsidR="005C178F">
        <w:rPr>
          <w:rFonts w:cs="Times New Roman"/>
        </w:rPr>
        <w:t xml:space="preserve">by increased predator diversity; </w:t>
      </w:r>
      <w:r w:rsidR="009D44A0">
        <w:rPr>
          <w:rFonts w:cs="Times New Roman"/>
        </w:rPr>
        <w:t xml:space="preserve">systems with </w:t>
      </w:r>
      <w:r w:rsidR="005C178F">
        <w:rPr>
          <w:rFonts w:cs="Times New Roman"/>
        </w:rPr>
        <w:t xml:space="preserve">such </w:t>
      </w:r>
      <w:r w:rsidR="009D44A0">
        <w:rPr>
          <w:rFonts w:cs="Times New Roman"/>
        </w:rPr>
        <w:t xml:space="preserve">predator assemblages </w:t>
      </w:r>
      <w:r w:rsidR="005C178F">
        <w:rPr>
          <w:rFonts w:cs="Times New Roman"/>
        </w:rPr>
        <w:t xml:space="preserve">should be more </w:t>
      </w:r>
      <w:r w:rsidR="00B87919">
        <w:rPr>
          <w:rFonts w:cs="Times New Roman"/>
        </w:rPr>
        <w:t xml:space="preserve">susceptible to predator control. </w:t>
      </w:r>
      <w:r w:rsidR="00833408">
        <w:rPr>
          <w:rFonts w:cs="Times New Roman"/>
        </w:rPr>
        <w:t>In contrast, diversity dampens temporal variability of asynchronous predator assemblages; these systems should be less susceptible to predator control</w:t>
      </w:r>
      <w:r w:rsidR="00062683">
        <w:rPr>
          <w:rFonts w:cs="Times New Roman"/>
        </w:rPr>
        <w:t xml:space="preserve"> (Fig. 1)</w:t>
      </w:r>
      <w:r w:rsidR="00833408">
        <w:rPr>
          <w:rFonts w:cs="Times New Roman"/>
        </w:rPr>
        <w:t xml:space="preserve">. </w:t>
      </w:r>
      <w:r w:rsidR="00EB635E" w:rsidRPr="00466E57">
        <w:rPr>
          <w:rFonts w:cs="Times New Roman"/>
        </w:rPr>
        <w:t xml:space="preserve">We explore whether </w:t>
      </w:r>
      <w:r w:rsidR="00AB3BA3">
        <w:rPr>
          <w:rFonts w:cs="Times New Roman"/>
        </w:rPr>
        <w:t>one of these</w:t>
      </w:r>
      <w:r w:rsidR="001F5CF7">
        <w:rPr>
          <w:rFonts w:cs="Times New Roman"/>
        </w:rPr>
        <w:t xml:space="preserve"> three</w:t>
      </w:r>
      <w:r w:rsidR="00F105ED" w:rsidRPr="00466E57">
        <w:rPr>
          <w:rFonts w:cs="Times New Roman"/>
        </w:rPr>
        <w:t xml:space="preserve"> modes of variation </w:t>
      </w:r>
      <w:r w:rsidR="00BC4A82" w:rsidRPr="00466E57">
        <w:rPr>
          <w:rFonts w:cs="Times New Roman"/>
        </w:rPr>
        <w:t xml:space="preserve">is dominant </w:t>
      </w:r>
      <w:r w:rsidR="00AB3BA3">
        <w:rPr>
          <w:rFonts w:cs="Times New Roman"/>
        </w:rPr>
        <w:t xml:space="preserve">both </w:t>
      </w:r>
      <w:r w:rsidR="00BC4A82" w:rsidRPr="00466E57">
        <w:rPr>
          <w:rFonts w:cs="Times New Roman"/>
        </w:rPr>
        <w:t xml:space="preserve">across </w:t>
      </w:r>
      <w:r w:rsidR="00AB3BA3">
        <w:rPr>
          <w:rFonts w:cs="Times New Roman"/>
        </w:rPr>
        <w:t xml:space="preserve">and within </w:t>
      </w:r>
      <w:r w:rsidR="008140ED">
        <w:rPr>
          <w:rFonts w:cs="Times New Roman"/>
        </w:rPr>
        <w:t>large marine eco</w:t>
      </w:r>
      <w:r w:rsidR="00BC4A82" w:rsidRPr="00466E57">
        <w:rPr>
          <w:rFonts w:cs="Times New Roman"/>
        </w:rPr>
        <w:t>systems</w:t>
      </w:r>
      <w:r w:rsidR="0061507D">
        <w:rPr>
          <w:rFonts w:cs="Times New Roman"/>
        </w:rPr>
        <w:t>.</w:t>
      </w:r>
    </w:p>
    <w:p w14:paraId="5BA05421" w14:textId="77777777" w:rsidR="000623BF" w:rsidRPr="00466E57" w:rsidRDefault="000623BF" w:rsidP="00D62856">
      <w:pPr>
        <w:spacing w:line="480" w:lineRule="auto"/>
        <w:rPr>
          <w:b/>
        </w:rPr>
      </w:pPr>
    </w:p>
    <w:p w14:paraId="30C86273" w14:textId="77777777" w:rsidR="000623BF" w:rsidRPr="00466E57" w:rsidRDefault="000623BF" w:rsidP="00D62856">
      <w:pPr>
        <w:spacing w:line="480" w:lineRule="auto"/>
        <w:rPr>
          <w:b/>
        </w:rPr>
      </w:pPr>
      <w:r w:rsidRPr="00466E57">
        <w:rPr>
          <w:b/>
        </w:rPr>
        <w:t>Methods</w:t>
      </w:r>
    </w:p>
    <w:p w14:paraId="0B86A412" w14:textId="2CACFA49" w:rsidR="006E7253" w:rsidRPr="00466E57" w:rsidRDefault="003810C3" w:rsidP="00D62856">
      <w:pPr>
        <w:spacing w:line="480" w:lineRule="auto"/>
        <w:ind w:firstLine="720"/>
      </w:pPr>
      <w:r w:rsidRPr="00466E57">
        <w:t xml:space="preserve">We combined published </w:t>
      </w:r>
      <w:r w:rsidR="00AE3357" w:rsidRPr="00466E57">
        <w:t xml:space="preserve">static </w:t>
      </w:r>
      <w:r w:rsidRPr="00466E57">
        <w:t xml:space="preserve">food web models </w:t>
      </w:r>
      <w:r w:rsidR="00960895" w:rsidRPr="00466E57">
        <w:fldChar w:fldCharType="begin"/>
      </w:r>
      <w:r w:rsidR="00386741">
        <w:instrText xml:space="preserve"> ADDIN ZOTERO_ITEM CSL_CITATION {"citationID":"2do2v9cg3v","properties":{"formattedCitation":"(Christensen and Pauly, 1992)","plainCitation":"(Christensen and Pauly, 1992)"},"citationItems":[{"id":185,"uris":["http://zotero.org/users/783258/items/2IXK427F"],"uri":["http://zotero.org/users/783258/items/2IXK427F"],"itemData":{"id":185,"type":"article-journal","title":"ECOPATH II—a software for balancing steady-state ecosystem models and calculating network characteristics","container-title":"Ecological modelling","page":"169–185","volume":"61","issue":"3","source":"Google Scholar","author":[{"family":"Christensen","given":"Villy"},{"family":"Pauly","given":"Daniel"}],"issued":{"date-parts":[["1992"]]}}}],"schema":"https://github.com/citation-style-language/schema/raw/master/csl-citation.json"} </w:instrText>
      </w:r>
      <w:r w:rsidR="00960895" w:rsidRPr="00466E57">
        <w:fldChar w:fldCharType="separate"/>
      </w:r>
      <w:r w:rsidR="008E5A26" w:rsidRPr="00466E57">
        <w:rPr>
          <w:noProof/>
        </w:rPr>
        <w:t>(Christensen and Pauly, 1992)</w:t>
      </w:r>
      <w:r w:rsidR="00960895" w:rsidRPr="00466E57">
        <w:fldChar w:fldCharType="end"/>
      </w:r>
      <w:r w:rsidR="00960895" w:rsidRPr="00466E57">
        <w:t xml:space="preserve"> </w:t>
      </w:r>
      <w:r w:rsidRPr="00466E57">
        <w:t xml:space="preserve">with abundance information </w:t>
      </w:r>
      <w:r w:rsidR="004C2FF3" w:rsidRPr="00466E57">
        <w:t xml:space="preserve">from surveys and stock assessments </w:t>
      </w:r>
      <w:r w:rsidRPr="00466E57">
        <w:t xml:space="preserve">across large marine ecosystems in Europe and North America to </w:t>
      </w:r>
      <w:r w:rsidR="004C2FF3" w:rsidRPr="00466E57">
        <w:t xml:space="preserve">create </w:t>
      </w:r>
      <w:r w:rsidR="002044D7" w:rsidRPr="00466E57">
        <w:t>a multi-component</w:t>
      </w:r>
      <w:r w:rsidRPr="00466E57">
        <w:t xml:space="preserve"> index of predation on mid-trophic level species and </w:t>
      </w:r>
      <w:r w:rsidR="00E17D2C" w:rsidRPr="00466E57">
        <w:t xml:space="preserve">to </w:t>
      </w:r>
      <w:r w:rsidR="004C2FF3" w:rsidRPr="00466E57">
        <w:t xml:space="preserve">quantify </w:t>
      </w:r>
      <w:r w:rsidRPr="00466E57">
        <w:t xml:space="preserve">how the index </w:t>
      </w:r>
      <w:r w:rsidR="00985516" w:rsidRPr="00466E57">
        <w:t xml:space="preserve">and its components have </w:t>
      </w:r>
      <w:r w:rsidR="003408C0" w:rsidRPr="00466E57">
        <w:t>varied</w:t>
      </w:r>
      <w:r w:rsidRPr="00466E57">
        <w:t xml:space="preserve"> through time. </w:t>
      </w:r>
      <w:r w:rsidR="00641ABF" w:rsidRPr="00466E57">
        <w:t>First, we developed a multi-component index of predation. Second, w</w:t>
      </w:r>
      <w:r w:rsidR="00E35B02" w:rsidRPr="00466E57">
        <w:t>e examined this index at the mass-balance model equilibrium biomass</w:t>
      </w:r>
      <w:r w:rsidR="00313507" w:rsidRPr="00466E57">
        <w:t>es (static analysis)</w:t>
      </w:r>
      <w:r w:rsidR="00E35B02" w:rsidRPr="00466E57">
        <w:t xml:space="preserve">, and </w:t>
      </w:r>
      <w:r w:rsidR="00641ABF" w:rsidRPr="00466E57">
        <w:t xml:space="preserve">third, </w:t>
      </w:r>
      <w:r w:rsidR="00835DCD" w:rsidRPr="00466E57">
        <w:t>across the time series of biomasses</w:t>
      </w:r>
      <w:r w:rsidR="00641ABF" w:rsidRPr="00466E57">
        <w:t xml:space="preserve"> (dynamic analysis). T</w:t>
      </w:r>
      <w:r w:rsidR="00313507" w:rsidRPr="00466E57">
        <w:t xml:space="preserve">he </w:t>
      </w:r>
      <w:r w:rsidR="00641ABF" w:rsidRPr="00466E57">
        <w:t xml:space="preserve">static and dynamic </w:t>
      </w:r>
      <w:r w:rsidR="00313507" w:rsidRPr="00466E57">
        <w:t xml:space="preserve">analyses were useful for understanding predation in different ways. </w:t>
      </w:r>
      <w:r w:rsidR="006E7253" w:rsidRPr="00466E57">
        <w:t xml:space="preserve">For a list of ecosystems </w:t>
      </w:r>
      <w:r w:rsidR="008275CB" w:rsidRPr="00466E57">
        <w:t xml:space="preserve">and prey species </w:t>
      </w:r>
      <w:r w:rsidR="006E7253" w:rsidRPr="00466E57">
        <w:t>included and the food web model</w:t>
      </w:r>
      <w:r w:rsidR="008275CB" w:rsidRPr="00466E57">
        <w:t>s</w:t>
      </w:r>
      <w:r w:rsidR="006E7253" w:rsidRPr="00466E57">
        <w:t xml:space="preserve"> used, see Table 1. Abundance information is from the database compiled </w:t>
      </w:r>
      <w:r w:rsidR="00CC6E53" w:rsidRPr="00466E57">
        <w:t>in</w:t>
      </w:r>
      <w:r w:rsidR="006E7253" w:rsidRPr="00466E57">
        <w:t xml:space="preserve"> </w:t>
      </w:r>
      <w:r w:rsidR="00651D17" w:rsidRPr="00466E57">
        <w:t xml:space="preserve">Fu </w:t>
      </w:r>
      <w:r w:rsidR="00651D17" w:rsidRPr="00466E57">
        <w:rPr>
          <w:i/>
        </w:rPr>
        <w:t>et al.</w:t>
      </w:r>
      <w:r w:rsidR="00651D17" w:rsidRPr="00466E57">
        <w:t xml:space="preserve"> </w:t>
      </w:r>
      <w:r w:rsidR="00651D17" w:rsidRPr="00466E57">
        <w:fldChar w:fldCharType="begin"/>
      </w:r>
      <w:r w:rsidR="00386741">
        <w:instrText xml:space="preserve"> ADDIN ZOTERO_ITEM CSL_CITATION {"citationID":"o40qruqel","properties":{"formattedCitation":"(2012)","plainCitation":"(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uppress-author":true}],"schema":"https://github.com/citation-style-language/schema/raw/master/csl-citation.json"} </w:instrText>
      </w:r>
      <w:r w:rsidR="00651D17" w:rsidRPr="00466E57">
        <w:fldChar w:fldCharType="separate"/>
      </w:r>
      <w:r w:rsidR="00651D17" w:rsidRPr="00466E57">
        <w:rPr>
          <w:noProof/>
        </w:rPr>
        <w:t>(2012)</w:t>
      </w:r>
      <w:r w:rsidR="00651D17" w:rsidRPr="00466E57">
        <w:fldChar w:fldCharType="end"/>
      </w:r>
      <w:r w:rsidR="00651D17" w:rsidRPr="00466E57">
        <w:t>.</w:t>
      </w:r>
      <w:r w:rsidR="006E7253" w:rsidRPr="00466E57">
        <w:t xml:space="preserve"> </w:t>
      </w:r>
    </w:p>
    <w:p w14:paraId="6FD2CD41" w14:textId="77777777" w:rsidR="00BF2B45" w:rsidRPr="00466E57" w:rsidRDefault="00BF2B45" w:rsidP="00D62856">
      <w:pPr>
        <w:spacing w:line="480" w:lineRule="auto"/>
        <w:ind w:firstLine="720"/>
      </w:pPr>
    </w:p>
    <w:p w14:paraId="520B6BDF" w14:textId="24E9C2D0" w:rsidR="00641ABF" w:rsidRPr="00466E57" w:rsidRDefault="00641ABF" w:rsidP="00D62856">
      <w:pPr>
        <w:spacing w:line="480" w:lineRule="auto"/>
        <w:rPr>
          <w:i/>
        </w:rPr>
      </w:pPr>
      <w:r w:rsidRPr="00466E57">
        <w:rPr>
          <w:i/>
        </w:rPr>
        <w:t>Developing the predation index</w:t>
      </w:r>
    </w:p>
    <w:p w14:paraId="359CB9AE" w14:textId="78FC154B" w:rsidR="00E17D2C" w:rsidRPr="00466E57" w:rsidRDefault="00B930B6" w:rsidP="00D62856">
      <w:pPr>
        <w:spacing w:line="480" w:lineRule="auto"/>
        <w:ind w:firstLine="720"/>
      </w:pPr>
      <w:r w:rsidRPr="00466E57">
        <w:t>First, we developed a predator index</w:t>
      </w:r>
      <w:r w:rsidR="00AE3357" w:rsidRPr="00466E57">
        <w:t xml:space="preserve"> that is unique to each </w:t>
      </w:r>
      <w:r w:rsidRPr="00466E57">
        <w:t xml:space="preserve">prey species. </w:t>
      </w:r>
      <w:r w:rsidR="00E17D2C" w:rsidRPr="00466E57">
        <w:t xml:space="preserve">The </w:t>
      </w:r>
      <w:r w:rsidR="00556766" w:rsidRPr="00466E57">
        <w:t xml:space="preserve">simplest </w:t>
      </w:r>
      <w:r w:rsidR="00E17D2C" w:rsidRPr="00466E57">
        <w:t>estimate of an index of predation might simply sum the abundances of all predators that are known to consume a given prey species. The ideal estimate</w:t>
      </w:r>
      <w:r w:rsidR="00033D60">
        <w:t xml:space="preserve"> would</w:t>
      </w:r>
      <w:r w:rsidR="00E17D2C" w:rsidRPr="00466E57">
        <w:t xml:space="preserve"> explicitly quantify each predator’s contribution to natural mortality every year, </w:t>
      </w:r>
      <w:r w:rsidR="00033D60">
        <w:t xml:space="preserve">which requires </w:t>
      </w:r>
      <w:r w:rsidR="00132454">
        <w:t xml:space="preserve">spatially </w:t>
      </w:r>
      <w:r w:rsidR="00C64CC7">
        <w:t xml:space="preserve">explicit </w:t>
      </w:r>
      <w:r w:rsidR="00033D60">
        <w:t xml:space="preserve">time series of abundance, feeding rate, and diet composition, which </w:t>
      </w:r>
      <w:r w:rsidR="00E17D2C" w:rsidRPr="00466E57">
        <w:t xml:space="preserve">we are unlikely to ever fully </w:t>
      </w:r>
      <w:r w:rsidR="008275CB" w:rsidRPr="00466E57">
        <w:t>resolve</w:t>
      </w:r>
      <w:r w:rsidR="00E17D2C" w:rsidRPr="00466E57">
        <w:t xml:space="preserve">. </w:t>
      </w:r>
      <w:r w:rsidR="00B94866" w:rsidRPr="00466E57">
        <w:t xml:space="preserve">Here, we attempt to find a middle ground that captures more complexity than a </w:t>
      </w:r>
      <w:r w:rsidR="00C95E2D" w:rsidRPr="00466E57">
        <w:t>simple</w:t>
      </w:r>
      <w:r w:rsidR="00B94866" w:rsidRPr="00466E57">
        <w:t xml:space="preserve"> sum, but </w:t>
      </w:r>
      <w:r w:rsidR="0059716A" w:rsidRPr="00466E57">
        <w:t>still makes a number of simplifying assumptions</w:t>
      </w:r>
      <w:r w:rsidR="00411723">
        <w:t xml:space="preserve"> </w:t>
      </w:r>
      <w:r w:rsidR="004E2FE8">
        <w:t xml:space="preserve">that allow us to </w:t>
      </w:r>
      <w:r w:rsidR="00191FD1" w:rsidRPr="00466E57">
        <w:t xml:space="preserve">calculate </w:t>
      </w:r>
      <w:r w:rsidR="00311452" w:rsidRPr="00466E57">
        <w:t xml:space="preserve">the </w:t>
      </w:r>
      <w:r w:rsidR="00191FD1" w:rsidRPr="00466E57">
        <w:t xml:space="preserve">index for multiple prey species across many ecosystems. </w:t>
      </w:r>
    </w:p>
    <w:p w14:paraId="6A0FF8FC" w14:textId="4F25B1A2" w:rsidR="00956D54" w:rsidRPr="00466E57" w:rsidRDefault="0059716A" w:rsidP="00D62856">
      <w:pPr>
        <w:spacing w:line="480" w:lineRule="auto"/>
        <w:ind w:firstLine="720"/>
      </w:pPr>
      <w:r w:rsidRPr="00466E57">
        <w:t xml:space="preserve">Our predator index is a weighted sum </w:t>
      </w:r>
      <w:r w:rsidR="009C0C48" w:rsidRPr="00466E57">
        <w:t>of predator abundances where t</w:t>
      </w:r>
      <w:r w:rsidR="00191FD1" w:rsidRPr="00466E57">
        <w:t xml:space="preserve">he weighting factors are determined by </w:t>
      </w:r>
      <w:r w:rsidR="004C2C45">
        <w:t xml:space="preserve">values </w:t>
      </w:r>
      <w:r w:rsidR="00191FD1" w:rsidRPr="00466E57">
        <w:t xml:space="preserve">from </w:t>
      </w:r>
      <w:r w:rsidR="00AE3357" w:rsidRPr="00466E57">
        <w:t xml:space="preserve">static </w:t>
      </w:r>
      <w:r w:rsidR="00191FD1" w:rsidRPr="00466E57">
        <w:t xml:space="preserve">food web models of </w:t>
      </w:r>
      <w:r w:rsidR="00072CC9" w:rsidRPr="00466E57">
        <w:t>the predator consumption rates and diets. Specifically</w:t>
      </w:r>
      <w:r w:rsidR="00915557" w:rsidRPr="00466E57">
        <w:t>, the weights are</w:t>
      </w:r>
      <w:r w:rsidR="00AE3357" w:rsidRPr="00466E57">
        <w:t xml:space="preserve"> calculated as the product of consumption rate per unit biomass and the fraction of predator diet that consists of the prey. </w:t>
      </w:r>
      <w:r w:rsidR="00135130" w:rsidRPr="00466E57">
        <w:t xml:space="preserve"> </w:t>
      </w:r>
      <w:r w:rsidR="00915557" w:rsidRPr="00466E57">
        <w:t>Both</w:t>
      </w:r>
      <w:r w:rsidR="00135130" w:rsidRPr="00466E57">
        <w:t xml:space="preserve"> of these i</w:t>
      </w:r>
      <w:r w:rsidR="007B5326" w:rsidRPr="00466E57">
        <w:t xml:space="preserve">nputs come from a static model </w:t>
      </w:r>
      <w:r w:rsidR="00135130" w:rsidRPr="00466E57">
        <w:t xml:space="preserve">based on a distinct time period relative to our abundance time series. </w:t>
      </w:r>
      <w:r w:rsidR="00072CC9" w:rsidRPr="00466E57">
        <w:t>T</w:t>
      </w:r>
      <w:r w:rsidR="00956D54" w:rsidRPr="00466E57">
        <w:t xml:space="preserve">he </w:t>
      </w:r>
      <w:r w:rsidR="00072CC9" w:rsidRPr="00466E57">
        <w:t xml:space="preserve">weight for predator </w:t>
      </w:r>
      <w:proofErr w:type="spellStart"/>
      <w:r w:rsidR="00072CC9" w:rsidRPr="00466E57">
        <w:rPr>
          <w:i/>
        </w:rPr>
        <w:t>i</w:t>
      </w:r>
      <w:proofErr w:type="spellEnd"/>
      <w:r w:rsidR="00072CC9" w:rsidRPr="00466E57">
        <w:rPr>
          <w:i/>
        </w:rPr>
        <w:t xml:space="preserve"> </w:t>
      </w:r>
      <w:r w:rsidR="00072CC9" w:rsidRPr="00466E57">
        <w:t xml:space="preserve">with respect to the predator index for prey </w:t>
      </w:r>
      <w:r w:rsidR="00072CC9" w:rsidRPr="00466E57">
        <w:rPr>
          <w:i/>
        </w:rPr>
        <w:t>j</w:t>
      </w:r>
      <w:r w:rsidR="00072CC9" w:rsidRPr="00466E57">
        <w:t xml:space="preserve">, </w:t>
      </w:r>
      <w:proofErr w:type="spellStart"/>
      <w:r w:rsidR="00FB484D" w:rsidRPr="00466E57">
        <w:rPr>
          <w:i/>
        </w:rPr>
        <w:t>W</w:t>
      </w:r>
      <w:r w:rsidR="00072CC9" w:rsidRPr="00466E57">
        <w:rPr>
          <w:i/>
          <w:vertAlign w:val="subscript"/>
        </w:rPr>
        <w:t>i</w:t>
      </w:r>
      <w:proofErr w:type="gramStart"/>
      <w:r w:rsidR="00072CC9" w:rsidRPr="00466E57">
        <w:rPr>
          <w:i/>
          <w:vertAlign w:val="subscript"/>
        </w:rPr>
        <w:t>,j</w:t>
      </w:r>
      <w:proofErr w:type="spellEnd"/>
      <w:proofErr w:type="gramEnd"/>
      <w:r w:rsidR="00072CC9" w:rsidRPr="00466E57">
        <w:t xml:space="preserve"> is written </w:t>
      </w:r>
      <w:commentRangeStart w:id="1"/>
      <w:commentRangeStart w:id="2"/>
      <w:r w:rsidR="00072CC9" w:rsidRPr="00466E57">
        <w:t>as</w:t>
      </w:r>
      <w:commentRangeEnd w:id="1"/>
      <w:r w:rsidR="00D2704C">
        <w:rPr>
          <w:rStyle w:val="CommentReference"/>
        </w:rPr>
        <w:commentReference w:id="1"/>
      </w:r>
      <w:commentRangeEnd w:id="2"/>
      <w:r w:rsidR="004C2C45">
        <w:rPr>
          <w:rStyle w:val="CommentReference"/>
        </w:rPr>
        <w:commentReference w:id="2"/>
      </w:r>
      <w:r w:rsidR="00956D54" w:rsidRPr="00466E57">
        <w:t>:</w:t>
      </w:r>
    </w:p>
    <w:p w14:paraId="0E9FF449" w14:textId="6AD60B7D" w:rsidR="00956D54" w:rsidRPr="00466E57" w:rsidRDefault="00303EFC" w:rsidP="00D62856">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Q</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D</m:t>
        </m:r>
        <m:sSub>
          <m:sSubPr>
            <m:ctrlPr>
              <w:rPr>
                <w:rFonts w:ascii="Cambria Math" w:hAnsi="Cambria Math"/>
                <w:i/>
              </w:rPr>
            </m:ctrlPr>
          </m:sSubPr>
          <m:e>
            <m:r>
              <m:rPr>
                <m:sty m:val="p"/>
              </m:rPr>
              <w:rPr>
                <w:rFonts w:ascii="Cambria Math" w:hAnsi="Cambria Math"/>
              </w:rPr>
              <w:softHyphen/>
            </m:r>
          </m:e>
          <m:sub>
            <m:r>
              <w:rPr>
                <w:rFonts w:ascii="Cambria Math" w:hAnsi="Cambria Math"/>
              </w:rPr>
              <m:t>i,j</m:t>
            </m:r>
          </m:sub>
        </m:sSub>
        <m:r>
          <w:rPr>
            <w:rFonts w:ascii="Cambria Math" w:hAnsi="Cambria Math"/>
          </w:rPr>
          <m:t xml:space="preserve"> </m:t>
        </m:r>
      </m:oMath>
      <w:r w:rsidR="00657D30">
        <w:tab/>
        <w:t>(1)</w:t>
      </w:r>
    </w:p>
    <w:p w14:paraId="46951B14" w14:textId="67FC9CEB" w:rsidR="003810C3" w:rsidRPr="00466E57" w:rsidRDefault="00956D54" w:rsidP="00D62856">
      <w:pPr>
        <w:spacing w:line="480" w:lineRule="auto"/>
      </w:pPr>
      <w:proofErr w:type="gramStart"/>
      <w:r w:rsidRPr="00466E57">
        <w:t>where</w:t>
      </w:r>
      <w:proofErr w:type="gramEnd"/>
      <w:r w:rsidRPr="00466E57">
        <w:t xml:space="preserve"> </w:t>
      </w:r>
      <w:r w:rsidR="004742E1" w:rsidRPr="00466E57">
        <w:rPr>
          <w:i/>
        </w:rPr>
        <w:t>QB</w:t>
      </w:r>
      <w:r w:rsidRPr="00466E57">
        <w:t xml:space="preserve"> is the annual consumption </w:t>
      </w:r>
      <w:r w:rsidR="004742E1" w:rsidRPr="00466E57">
        <w:t>to biomass ratio</w:t>
      </w:r>
      <w:r w:rsidR="00072CC9" w:rsidRPr="00466E57">
        <w:t xml:space="preserve"> </w:t>
      </w:r>
      <w:r w:rsidR="004C2C45">
        <w:t xml:space="preserve">(a single </w:t>
      </w:r>
      <w:r w:rsidR="008D5DEC">
        <w:t>quantity</w:t>
      </w:r>
      <w:r w:rsidR="004C2C45">
        <w:t xml:space="preserve">) </w:t>
      </w:r>
      <w:r w:rsidR="00072CC9" w:rsidRPr="00466E57">
        <w:t>and</w:t>
      </w:r>
      <w:r w:rsidR="004742E1" w:rsidRPr="00466E57">
        <w:t xml:space="preserve"> </w:t>
      </w:r>
      <w:proofErr w:type="spellStart"/>
      <w:r w:rsidRPr="00466E57">
        <w:rPr>
          <w:i/>
        </w:rPr>
        <w:t>D</w:t>
      </w:r>
      <w:r w:rsidR="00072CC9" w:rsidRPr="00466E57">
        <w:rPr>
          <w:i/>
          <w:vertAlign w:val="subscript"/>
        </w:rPr>
        <w:t>i,j</w:t>
      </w:r>
      <w:proofErr w:type="spellEnd"/>
      <w:r w:rsidR="00DC5D23" w:rsidRPr="00466E57">
        <w:t xml:space="preserve"> is the fraction of </w:t>
      </w:r>
      <w:r w:rsidR="00072CC9" w:rsidRPr="00466E57">
        <w:t xml:space="preserve">predator </w:t>
      </w:r>
      <w:r w:rsidR="00DC5D23" w:rsidRPr="00466E57">
        <w:t xml:space="preserve">species </w:t>
      </w:r>
      <w:r w:rsidR="00072CC9" w:rsidRPr="00466E57">
        <w:rPr>
          <w:i/>
        </w:rPr>
        <w:t>i</w:t>
      </w:r>
      <w:r w:rsidR="00DC5D23" w:rsidRPr="00466E57">
        <w:t xml:space="preserve">’s diet that species </w:t>
      </w:r>
      <w:r w:rsidR="00072CC9" w:rsidRPr="00466E57">
        <w:rPr>
          <w:i/>
        </w:rPr>
        <w:t>j</w:t>
      </w:r>
      <w:r w:rsidR="00DC5D23" w:rsidRPr="00466E57">
        <w:rPr>
          <w:i/>
        </w:rPr>
        <w:t xml:space="preserve"> </w:t>
      </w:r>
      <w:r w:rsidR="00072CC9" w:rsidRPr="00466E57">
        <w:t xml:space="preserve">makes up. </w:t>
      </w:r>
      <w:r w:rsidR="00135130" w:rsidRPr="00466E57">
        <w:t>S</w:t>
      </w:r>
      <w:r w:rsidR="00191FD1" w:rsidRPr="00466E57">
        <w:t>ome food web models divide</w:t>
      </w:r>
      <w:r w:rsidR="00135130" w:rsidRPr="00466E57">
        <w:t>d</w:t>
      </w:r>
      <w:r w:rsidR="00191FD1" w:rsidRPr="00466E57">
        <w:t xml:space="preserve"> species into juvenile and adult stages, but our</w:t>
      </w:r>
      <w:r w:rsidR="00072CC9" w:rsidRPr="00466E57">
        <w:t xml:space="preserve"> time series</w:t>
      </w:r>
      <w:r w:rsidR="00191FD1" w:rsidRPr="00466E57">
        <w:t xml:space="preserve"> </w:t>
      </w:r>
      <w:r w:rsidR="00072CC9" w:rsidRPr="00466E57">
        <w:t xml:space="preserve">of </w:t>
      </w:r>
      <w:r w:rsidR="00191FD1" w:rsidRPr="00466E57">
        <w:t>abundance data did not</w:t>
      </w:r>
      <w:r w:rsidR="00135130" w:rsidRPr="00466E57">
        <w:t xml:space="preserve">.  We therefore </w:t>
      </w:r>
      <w:r w:rsidR="000E5987" w:rsidRPr="00466E57">
        <w:t xml:space="preserve">averaged </w:t>
      </w:r>
      <w:r w:rsidR="00072CC9" w:rsidRPr="00466E57">
        <w:t xml:space="preserve">the weights </w:t>
      </w:r>
      <w:r w:rsidR="00191FD1" w:rsidRPr="00466E57">
        <w:t xml:space="preserve">for the juvenile and adult life stages based on their relative biomasses in the </w:t>
      </w:r>
      <w:r w:rsidR="009B4FF3" w:rsidRPr="00466E57">
        <w:t xml:space="preserve">static </w:t>
      </w:r>
      <w:r w:rsidR="00191FD1" w:rsidRPr="00466E57">
        <w:t xml:space="preserve">model. </w:t>
      </w:r>
      <w:r w:rsidR="00CA4B84" w:rsidRPr="00466E57">
        <w:t>When prey species were divided into juvenile and adult stages, we quantified predation on the juvenile stage b</w:t>
      </w:r>
      <w:r w:rsidR="00DC5D23" w:rsidRPr="00466E57">
        <w:t xml:space="preserve">ecause predation tends to be more important and detectable when it targets </w:t>
      </w:r>
      <w:r w:rsidR="00821AE4">
        <w:t>younger</w:t>
      </w:r>
      <w:r w:rsidR="00821AE4" w:rsidRPr="00466E57">
        <w:t xml:space="preserve"> </w:t>
      </w:r>
      <w:r w:rsidR="00CA4B84" w:rsidRPr="00466E57">
        <w:t xml:space="preserve">ages </w:t>
      </w:r>
      <w:r w:rsidR="00DC5D23" w:rsidRPr="00466E57">
        <w:fldChar w:fldCharType="begin"/>
      </w:r>
      <w:r w:rsidR="00386741">
        <w:instrText xml:space="preserve"> ADDIN ZOTERO_ITEM CSL_CITATION {"citationID":"U2cefua7","properties":{"formattedCitation":"(Oken and Essington, 2015)","plainCitation":"(Oken and Essington, 2015)"},"citationItems":[{"id":1181,"uris":["http://zotero.org/users/783258/items/PS3U7JDA"],"uri":["http://zotero.org/users/783258/items/PS3U7JDA"],"itemData":{"id":1181,"type":"article-journal","title":"How detectable is predation in stage-structured populations? Insights from a simulation-testing analysis","container-title":"Journal of Animal Ecology","page":"60–70","volume":"84","issue":"1","source":"Google Scholar","shortTitle":"How detectable is predation in stage-structured populations?","author":[{"family":"Oken","given":"Kiva L."},{"family":"Essington","given":"Timothy E."}],"issued":{"date-parts":[["2015"]]}}}],"schema":"https://github.com/citation-style-language/schema/raw/master/csl-citation.json"} </w:instrText>
      </w:r>
      <w:r w:rsidR="00DC5D23" w:rsidRPr="00466E57">
        <w:fldChar w:fldCharType="separate"/>
      </w:r>
      <w:r w:rsidR="008E5A26" w:rsidRPr="00466E57">
        <w:rPr>
          <w:noProof/>
        </w:rPr>
        <w:t>(Oken and Essington, 2015)</w:t>
      </w:r>
      <w:r w:rsidR="00DC5D23" w:rsidRPr="00466E57">
        <w:fldChar w:fldCharType="end"/>
      </w:r>
      <w:r w:rsidR="005942C9" w:rsidRPr="00466E57">
        <w:t xml:space="preserve">. </w:t>
      </w:r>
      <w:r w:rsidR="00BD09A2">
        <w:t>Although</w:t>
      </w:r>
      <w:r w:rsidR="00B930B6" w:rsidRPr="00466E57">
        <w:t xml:space="preserve"> juvenile functional groups</w:t>
      </w:r>
      <w:r w:rsidR="000E5987" w:rsidRPr="00466E57">
        <w:t xml:space="preserve"> in food web models</w:t>
      </w:r>
      <w:r w:rsidR="00BD09A2">
        <w:t xml:space="preserve"> tend to be more data-poor, </w:t>
      </w:r>
      <w:r w:rsidR="00B930B6" w:rsidRPr="00466E57">
        <w:t>we note that</w:t>
      </w:r>
      <w:r w:rsidR="00BD09A2" w:rsidRPr="00BD09A2">
        <w:t xml:space="preserve"> </w:t>
      </w:r>
      <w:r w:rsidR="00BD09A2" w:rsidRPr="00466E57">
        <w:t xml:space="preserve">we use diet information of groups </w:t>
      </w:r>
      <w:r w:rsidR="00BD09A2" w:rsidRPr="00466E57">
        <w:rPr>
          <w:i/>
        </w:rPr>
        <w:t xml:space="preserve">consuming </w:t>
      </w:r>
      <w:r w:rsidR="00BD09A2" w:rsidRPr="00466E57">
        <w:t>juveniles</w:t>
      </w:r>
      <w:r w:rsidR="00B930B6" w:rsidRPr="00466E57">
        <w:t xml:space="preserve">, </w:t>
      </w:r>
      <w:r w:rsidR="00BD09A2">
        <w:t xml:space="preserve">not the actual </w:t>
      </w:r>
      <w:r w:rsidR="00B930B6" w:rsidRPr="00466E57">
        <w:t xml:space="preserve">juvenile diets or consumption rates (unless the juveniles are </w:t>
      </w:r>
      <w:r w:rsidR="007B5326" w:rsidRPr="00466E57">
        <w:t>themselves</w:t>
      </w:r>
      <w:r w:rsidR="00B930B6" w:rsidRPr="00466E57">
        <w:t xml:space="preserve"> predators).</w:t>
      </w:r>
    </w:p>
    <w:p w14:paraId="14F6E526" w14:textId="0FA8F785" w:rsidR="00D9565E" w:rsidRPr="00466E57" w:rsidRDefault="00D9565E" w:rsidP="00D62856">
      <w:pPr>
        <w:spacing w:line="480" w:lineRule="auto"/>
      </w:pPr>
      <w:r w:rsidRPr="00466E57">
        <w:tab/>
      </w:r>
      <w:r w:rsidR="00297E1E" w:rsidRPr="00466E57">
        <w:t xml:space="preserve">We attempted to select the important mid-trophic level species within a system as prey species. </w:t>
      </w:r>
      <w:r w:rsidRPr="00466E57">
        <w:t xml:space="preserve">Experts from each ecosystem </w:t>
      </w:r>
      <w:r w:rsidR="002575B6" w:rsidRPr="00466E57">
        <w:t xml:space="preserve">in the analysis </w:t>
      </w:r>
      <w:r w:rsidR="00297E1E" w:rsidRPr="00466E57">
        <w:t>had</w:t>
      </w:r>
      <w:r w:rsidRPr="00466E57">
        <w:t xml:space="preserve"> initially classified all species in the system based on taxonomic grouping and size, among other characteristics </w:t>
      </w:r>
      <w:r w:rsidRPr="00466E57">
        <w:fldChar w:fldCharType="begin"/>
      </w:r>
      <w:r w:rsidR="00386741">
        <w:instrText xml:space="preserve"> ADDIN ZOTERO_ITEM CSL_CITATION {"citationID":"22fijrl8l2","properties":{"formattedCitation":"{\\rtf (Fu {\\i{}et al.}, 2012)}","plainCitation":"(Fu et al., 2012)"},"citationItems":[{"id":298,"uris":["http://zotero.org/users/783258/items/C7ISSX8R"],"uri":["http://zotero.org/users/783258/items/C7ISSX8R"],"itemData":{"id":298,"type":"article-journal","title":"Relative importance of fisheries, trophodynamic and environmental drivers in a series of marine ecosystems","container-title":"Marine Ecology Progress Series","page":"169-184","volume":"459","source":"Inter-Research Science Center","abstract":"ABSTRACT: Marine ecosystems are influenced by drivers that operate and interact over multiple scales, resulting in nonlinear or abrupt responses to perturbation. Because of the inherent complexity of marine ecosystems, progress towards an understanding of factors that affect fisheries production will be most efficient if researchers adopt a comparative approach across ecosystems using suites of indicators. The goals of this study were to explore a suite of biomass- and catch-based ecosystem response indicators for 9 northern hemisphere ecosystems relative to indices that capture the influence of fisheries, trophodynamic and environmental drivers, and to compare the relative influence of the triad of drivers. Partial least squares regression was used to explore relationships between the ecosystem response indicators and predictor drivers and to estimate the relative importance of each of the triad of drivers. Across ecosystems we have identified a few common observations: (1) environmental drivers, particularly temperature-related independent variables, are most likely related to total system biomass and biomass of specific biological groups (e.g. gadoid or clupeid fishes); (2) trophodynamic drivers are most relevant to the mean trophic level of community and the demersal-to-pelagic biomass ratio; and (3) fisheries drivers tend to be related to the catch-based indicators, such as fishing-in-balance and percent of primary production required to support fisheries. Overall, each of the triad of drivers was important for all ecosystems; however, the relative importance of each driver and the indicators they most affected varied among ecosystems, suggesting that an examination of a suite of indicators and drivers is required. A key finding is that fishing is categorically an important driver, but to explain biomass trends it is very important to consider environmental drivers as well.","DOI":"10.3354/meps09805","journalAbbreviation":"Mar Ecol Prog Ser","author":[{"family":"Fu","given":"Caihong"},{"family":"Gaichas","given":"Sarah"},{"family":"Link","given":"Jason S."},{"family":"Bundy","given":"Alida"},{"family":"Boldt","given":"Jennifer L."},{"family":"Cook","given":"Adam M."},{"family":"Gamble","given":"Robert"},{"family":"Utne","given":"Kjell Rong"},{"family":"Liu","given":"Hui"},{"family":"Friedland","given":"Kevin D."}],"issued":{"date-parts":[["2012",7,12]]}}}],"schema":"https://github.com/citation-style-language/schema/raw/master/csl-citation.json"} </w:instrText>
      </w:r>
      <w:r w:rsidRPr="00466E57">
        <w:fldChar w:fldCharType="separate"/>
      </w:r>
      <w:r w:rsidR="008E5A26" w:rsidRPr="00466E57">
        <w:t xml:space="preserve">(Fu </w:t>
      </w:r>
      <w:r w:rsidR="008E5A26" w:rsidRPr="00466E57">
        <w:rPr>
          <w:i/>
          <w:iCs/>
        </w:rPr>
        <w:t>et al.</w:t>
      </w:r>
      <w:r w:rsidR="008E5A26" w:rsidRPr="00466E57">
        <w:t>, 2012)</w:t>
      </w:r>
      <w:r w:rsidRPr="00466E57">
        <w:fldChar w:fldCharType="end"/>
      </w:r>
      <w:r w:rsidRPr="00466E57">
        <w:t xml:space="preserve">. </w:t>
      </w:r>
      <w:r w:rsidR="00EA4AF2" w:rsidRPr="00466E57">
        <w:t>In general, w</w:t>
      </w:r>
      <w:r w:rsidRPr="00466E57">
        <w:t xml:space="preserve">e selected as prey </w:t>
      </w:r>
      <w:r w:rsidR="00EA5B43" w:rsidRPr="00466E57">
        <w:t>any food web functional group that contained</w:t>
      </w:r>
      <w:r w:rsidR="00135130" w:rsidRPr="00466E57">
        <w:t xml:space="preserve"> forage fish, clupeids, </w:t>
      </w:r>
      <w:proofErr w:type="spellStart"/>
      <w:r w:rsidRPr="00466E57">
        <w:t>gadids</w:t>
      </w:r>
      <w:proofErr w:type="spellEnd"/>
      <w:r w:rsidRPr="00466E57">
        <w:t xml:space="preserve"> and </w:t>
      </w:r>
      <w:proofErr w:type="spellStart"/>
      <w:r w:rsidRPr="00466E57">
        <w:t>pleuronecti</w:t>
      </w:r>
      <w:r w:rsidR="009B05BB" w:rsidRPr="00466E57">
        <w:t>ds</w:t>
      </w:r>
      <w:proofErr w:type="spellEnd"/>
      <w:r w:rsidRPr="00466E57">
        <w:t xml:space="preserve"> that were classified as “</w:t>
      </w:r>
      <w:r w:rsidR="00EA5B43" w:rsidRPr="00466E57">
        <w:t>small,</w:t>
      </w:r>
      <w:r w:rsidRPr="00466E57">
        <w:t>”</w:t>
      </w:r>
      <w:r w:rsidR="009B05BB" w:rsidRPr="00466E57">
        <w:t xml:space="preserve"> </w:t>
      </w:r>
      <w:r w:rsidR="00EA5B43" w:rsidRPr="00466E57">
        <w:t xml:space="preserve">and any other species or species groups </w:t>
      </w:r>
      <w:r w:rsidR="00D2704C">
        <w:t xml:space="preserve">that </w:t>
      </w:r>
      <w:r w:rsidR="00EA5B43" w:rsidRPr="00466E57">
        <w:t xml:space="preserve">local experts thought were key for transferring energy from low to high trophic levels. </w:t>
      </w:r>
    </w:p>
    <w:p w14:paraId="5D309EE8" w14:textId="77777777" w:rsidR="00BF2B45" w:rsidRPr="00466E57" w:rsidRDefault="00BF2B45" w:rsidP="00D62856">
      <w:pPr>
        <w:spacing w:line="480" w:lineRule="auto"/>
      </w:pPr>
    </w:p>
    <w:p w14:paraId="6B6BF574" w14:textId="5E2A528E" w:rsidR="00A67048" w:rsidRPr="00466E57" w:rsidRDefault="00A67048" w:rsidP="00D62856">
      <w:pPr>
        <w:spacing w:line="480" w:lineRule="auto"/>
        <w:rPr>
          <w:i/>
        </w:rPr>
      </w:pPr>
      <w:r w:rsidRPr="00466E57">
        <w:rPr>
          <w:i/>
        </w:rPr>
        <w:t>Static</w:t>
      </w:r>
      <w:r w:rsidR="002C6C80" w:rsidRPr="00466E57">
        <w:rPr>
          <w:i/>
        </w:rPr>
        <w:t xml:space="preserve"> analysis</w:t>
      </w:r>
    </w:p>
    <w:p w14:paraId="5BF7ADF9" w14:textId="0D615CF1" w:rsidR="00657D30" w:rsidRDefault="00A404DD" w:rsidP="00D62856">
      <w:pPr>
        <w:spacing w:line="480" w:lineRule="auto"/>
        <w:ind w:firstLine="720"/>
      </w:pPr>
      <w:r>
        <w:t xml:space="preserve">First, we calculated the predation index at the biomasses associated with the static model </w:t>
      </w:r>
      <w:proofErr w:type="spellStart"/>
      <w:r>
        <w:t>equilibria</w:t>
      </w:r>
      <w:proofErr w:type="spellEnd"/>
      <w:r>
        <w:t xml:space="preserve">. </w:t>
      </w:r>
      <w:r w:rsidR="00A569D2" w:rsidRPr="00466E57">
        <w:t>To do this,</w:t>
      </w:r>
      <w:r w:rsidR="00F827F8" w:rsidRPr="00466E57">
        <w:t xml:space="preserve"> </w:t>
      </w:r>
      <w:r w:rsidR="007B5326" w:rsidRPr="00466E57">
        <w:t>we multiplied the weights in equation (1) by the baseline biomasses from the static models</w:t>
      </w:r>
      <w:r>
        <w:t xml:space="preserve">, </w:t>
      </w:r>
      <w:r w:rsidRPr="00466E57">
        <w:t>an approximation of species’ relative abundances in the ecosystem</w:t>
      </w:r>
      <w:r w:rsidR="007B5326" w:rsidRPr="00466E57">
        <w:t xml:space="preserve">. </w:t>
      </w:r>
      <w:r w:rsidR="007B5326" w:rsidRPr="008D5DEC">
        <w:rPr>
          <w:color w:val="FF0000"/>
        </w:rPr>
        <w:t>Therefore</w:t>
      </w:r>
      <w:r w:rsidR="007B5326" w:rsidRPr="00466E57">
        <w:t>, the contribution of predator</w:t>
      </w:r>
      <w:r w:rsidR="00D74DE0">
        <w:t xml:space="preserve"> functional group</w:t>
      </w:r>
      <w:r w:rsidR="007B5326" w:rsidRPr="00466E57">
        <w:t xml:space="preserve"> </w:t>
      </w:r>
      <w:proofErr w:type="spellStart"/>
      <w:r w:rsidR="007B5326" w:rsidRPr="00466E57">
        <w:rPr>
          <w:i/>
        </w:rPr>
        <w:t>i</w:t>
      </w:r>
      <w:proofErr w:type="spellEnd"/>
      <w:r w:rsidR="007B5326" w:rsidRPr="00466E57">
        <w:t xml:space="preserve"> to the static predator index for prey</w:t>
      </w:r>
      <w:r>
        <w:t xml:space="preserve"> group</w:t>
      </w:r>
      <w:r w:rsidR="007B5326" w:rsidRPr="00466E57">
        <w:t xml:space="preserve"> </w:t>
      </w:r>
      <w:r w:rsidR="007B5326" w:rsidRPr="00466E57">
        <w:rPr>
          <w:i/>
        </w:rPr>
        <w:t>j</w:t>
      </w:r>
      <w:r w:rsidR="007B5326" w:rsidRPr="00466E57">
        <w:t xml:space="preserve">, </w:t>
      </w:r>
      <w:proofErr w:type="spellStart"/>
      <w:r w:rsidR="007B5326" w:rsidRPr="00466E57">
        <w:rPr>
          <w:i/>
        </w:rPr>
        <w:t>P</w:t>
      </w:r>
      <w:r w:rsidR="007B5326" w:rsidRPr="00466E57">
        <w:rPr>
          <w:i/>
          <w:vertAlign w:val="subscript"/>
        </w:rPr>
        <w:t>i</w:t>
      </w:r>
      <w:proofErr w:type="gramStart"/>
      <w:r w:rsidR="007B5326" w:rsidRPr="00466E57">
        <w:rPr>
          <w:i/>
          <w:vertAlign w:val="subscript"/>
        </w:rPr>
        <w:t>,j</w:t>
      </w:r>
      <w:proofErr w:type="spellEnd"/>
      <w:proofErr w:type="gramEnd"/>
      <w:r w:rsidR="00637759">
        <w:rPr>
          <w:i/>
          <w:vertAlign w:val="superscript"/>
        </w:rPr>
        <w:t>*</w:t>
      </w:r>
      <w:r w:rsidR="00DF3F92" w:rsidRPr="00466E57">
        <w:rPr>
          <w:i/>
          <w:vertAlign w:val="subscript"/>
        </w:rPr>
        <w:t xml:space="preserve"> </w:t>
      </w:r>
      <w:r w:rsidR="00DF3F92" w:rsidRPr="00466E57">
        <w:t>is</w:t>
      </w:r>
      <w:r w:rsidR="007B5326" w:rsidRPr="00466E57">
        <w:t>:</w:t>
      </w:r>
    </w:p>
    <w:p w14:paraId="1B059BF4" w14:textId="56D2CBE6" w:rsidR="007B5326" w:rsidRPr="00466E57" w:rsidRDefault="00303EFC" w:rsidP="00D62856">
      <w:pPr>
        <w:spacing w:line="480" w:lineRule="auto"/>
      </w:pPr>
      <m:oMath>
        <m:sSubSup>
          <m:sSubSupPr>
            <m:ctrlPr>
              <w:rPr>
                <w:rFonts w:ascii="Cambria Math" w:hAnsi="Cambria Math"/>
                <w:i/>
              </w:rPr>
            </m:ctrlPr>
          </m:sSubSupPr>
          <m:e>
            <m:r>
              <w:rPr>
                <w:rFonts w:ascii="Cambria Math" w:hAnsi="Cambria Math"/>
              </w:rPr>
              <m:t>P</m:t>
            </m:r>
          </m:e>
          <m:sub>
            <m:r>
              <w:rPr>
                <w:rFonts w:ascii="Cambria Math" w:hAnsi="Cambria Math"/>
              </w:rPr>
              <m:t>i,j</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sSubSup>
          <m:sSubSupPr>
            <m:ctrlPr>
              <w:rPr>
                <w:rFonts w:ascii="Cambria Math" w:hAnsi="Cambria Math"/>
                <w:i/>
              </w:rPr>
            </m:ctrlPr>
          </m:sSubSupPr>
          <m:e>
            <m:r>
              <w:rPr>
                <w:rFonts w:ascii="Cambria Math" w:hAnsi="Cambria Math"/>
              </w:rPr>
              <m:t>B</m:t>
            </m:r>
          </m:e>
          <m:sub>
            <m:r>
              <w:rPr>
                <w:rFonts w:ascii="Cambria Math" w:hAnsi="Cambria Math"/>
              </w:rPr>
              <m:t>i</m:t>
            </m:r>
          </m:sub>
          <m:sup>
            <m:r>
              <w:rPr>
                <w:rFonts w:ascii="Cambria Math" w:hAnsi="Cambria Math"/>
              </w:rPr>
              <m:t>*</m:t>
            </m:r>
          </m:sup>
        </m:sSubSup>
      </m:oMath>
      <w:r w:rsidR="00657D30">
        <w:t xml:space="preserve"> </w:t>
      </w:r>
      <w:r w:rsidR="00657D30">
        <w:tab/>
        <w:t>(</w:t>
      </w:r>
      <w:commentRangeStart w:id="3"/>
      <w:commentRangeStart w:id="4"/>
      <w:r w:rsidR="00657D30">
        <w:t>2</w:t>
      </w:r>
      <w:commentRangeEnd w:id="3"/>
      <w:r w:rsidR="00D2704C">
        <w:rPr>
          <w:rStyle w:val="CommentReference"/>
        </w:rPr>
        <w:commentReference w:id="3"/>
      </w:r>
      <w:commentRangeEnd w:id="4"/>
      <w:r w:rsidR="008D5DEC">
        <w:rPr>
          <w:rStyle w:val="CommentReference"/>
        </w:rPr>
        <w:commentReference w:id="4"/>
      </w:r>
      <w:r w:rsidR="00657D30">
        <w:t>)</w:t>
      </w:r>
    </w:p>
    <w:p w14:paraId="16EEE023" w14:textId="6FE38FED" w:rsidR="007B5326" w:rsidRPr="00A404DD" w:rsidRDefault="00DF3F92" w:rsidP="00D62856">
      <w:pPr>
        <w:spacing w:line="480" w:lineRule="auto"/>
      </w:pPr>
      <w:proofErr w:type="gramStart"/>
      <w:r w:rsidRPr="00466E57">
        <w:t>where</w:t>
      </w:r>
      <w:proofErr w:type="gramEnd"/>
      <w:r w:rsidRPr="00466E57">
        <w:t xml:space="preserve"> </w:t>
      </w:r>
      <w:r w:rsidRPr="00466E57">
        <w:rPr>
          <w:i/>
        </w:rPr>
        <w:t>B</w:t>
      </w:r>
      <w:r w:rsidRPr="00466E57">
        <w:rPr>
          <w:i/>
          <w:vertAlign w:val="subscript"/>
        </w:rPr>
        <w:t>i</w:t>
      </w:r>
      <w:r w:rsidR="004146AD">
        <w:rPr>
          <w:i/>
          <w:vertAlign w:val="subscript"/>
        </w:rPr>
        <w:t>,</w:t>
      </w:r>
      <w:r w:rsidR="008D5DEC">
        <w:rPr>
          <w:i/>
          <w:vertAlign w:val="superscript"/>
        </w:rPr>
        <w:t>*</w:t>
      </w:r>
      <w:r w:rsidRPr="00466E57">
        <w:t xml:space="preserve"> is the static model biomass of</w:t>
      </w:r>
      <w:r w:rsidR="00D74DE0">
        <w:t xml:space="preserve"> functional group</w:t>
      </w:r>
      <w:r w:rsidRPr="00466E57">
        <w:t xml:space="preserve"> </w:t>
      </w:r>
      <w:proofErr w:type="spellStart"/>
      <w:r w:rsidRPr="00466E57">
        <w:rPr>
          <w:i/>
        </w:rPr>
        <w:t>i</w:t>
      </w:r>
      <w:proofErr w:type="spellEnd"/>
      <w:r w:rsidRPr="00466E57">
        <w:rPr>
          <w:i/>
        </w:rPr>
        <w:t>.</w:t>
      </w:r>
      <w:r w:rsidR="00A404DD">
        <w:rPr>
          <w:i/>
        </w:rPr>
        <w:t xml:space="preserve"> </w:t>
      </w:r>
      <w:r w:rsidR="00A404DD">
        <w:t xml:space="preserve">Furthermore, the total predator index for prey group </w:t>
      </w:r>
      <w:r w:rsidR="00A404DD">
        <w:rPr>
          <w:i/>
        </w:rPr>
        <w:t>j</w:t>
      </w:r>
      <w:r w:rsidR="00A404DD">
        <w:t xml:space="preserve">, </w:t>
      </w:r>
      <w:proofErr w:type="spellStart"/>
      <w:r w:rsidR="00A404DD">
        <w:rPr>
          <w:i/>
        </w:rPr>
        <w:t>P</w:t>
      </w:r>
      <w:r w:rsidR="00A404DD">
        <w:rPr>
          <w:i/>
          <w:vertAlign w:val="subscript"/>
        </w:rPr>
        <w:t>j</w:t>
      </w:r>
      <w:proofErr w:type="spellEnd"/>
      <w:r w:rsidR="00A404DD">
        <w:t xml:space="preserve"> is the sum </w:t>
      </w:r>
      <w:r w:rsidR="00D74DE0">
        <w:t xml:space="preserve">of </w:t>
      </w:r>
      <w:proofErr w:type="spellStart"/>
      <w:r w:rsidR="00D74DE0">
        <w:rPr>
          <w:i/>
        </w:rPr>
        <w:t>P</w:t>
      </w:r>
      <w:r w:rsidR="00D74DE0">
        <w:rPr>
          <w:i/>
          <w:vertAlign w:val="subscript"/>
        </w:rPr>
        <w:t>i,j</w:t>
      </w:r>
      <w:proofErr w:type="spellEnd"/>
      <w:r w:rsidR="00D74DE0">
        <w:t xml:space="preserve"> </w:t>
      </w:r>
      <w:r w:rsidR="00A404DD">
        <w:t>over all predators</w:t>
      </w:r>
      <w:r w:rsidR="00D74DE0">
        <w:t xml:space="preserve"> </w:t>
      </w:r>
      <w:proofErr w:type="spellStart"/>
      <w:r w:rsidR="00D74DE0">
        <w:rPr>
          <w:i/>
        </w:rPr>
        <w:t>i</w:t>
      </w:r>
      <w:proofErr w:type="spellEnd"/>
      <w:r w:rsidR="00A404DD">
        <w:t>.</w:t>
      </w:r>
    </w:p>
    <w:p w14:paraId="1E789AD9" w14:textId="046F52E4" w:rsidR="00956D54" w:rsidRPr="00466E57" w:rsidRDefault="00D62833" w:rsidP="00D62856">
      <w:pPr>
        <w:spacing w:line="480" w:lineRule="auto"/>
        <w:ind w:firstLine="720"/>
      </w:pPr>
      <w:r>
        <w:t>Using this static predation index,</w:t>
      </w:r>
      <w:r w:rsidR="00A404DD" w:rsidRPr="00466E57">
        <w:t xml:space="preserve"> we </w:t>
      </w:r>
      <w:r>
        <w:t xml:space="preserve">examined </w:t>
      </w:r>
      <w:r w:rsidR="00A404DD" w:rsidRPr="00466E57">
        <w:t xml:space="preserve">the proportion of baseline predation mortality (from the equilibrium model) that was attributable to the </w:t>
      </w:r>
      <w:r w:rsidR="00D2704C">
        <w:t xml:space="preserve">predator </w:t>
      </w:r>
      <w:r w:rsidR="00A404DD" w:rsidRPr="00466E57">
        <w:t xml:space="preserve">species for which we have biomass time series data. </w:t>
      </w:r>
      <w:r>
        <w:t xml:space="preserve">To do so, we </w:t>
      </w:r>
      <w:r w:rsidR="00A569D2" w:rsidRPr="00466E57">
        <w:t>checked which</w:t>
      </w:r>
      <w:r w:rsidR="00637759">
        <w:t xml:space="preserve"> predator</w:t>
      </w:r>
      <w:r w:rsidR="00A569D2" w:rsidRPr="00466E57">
        <w:t xml:space="preserve"> functional groups contained at least one </w:t>
      </w:r>
      <w:r w:rsidR="00D2704C">
        <w:t xml:space="preserve">predator </w:t>
      </w:r>
      <w:r w:rsidR="00A569D2" w:rsidRPr="00466E57">
        <w:t>species found in the abundance time series</w:t>
      </w:r>
      <w:r>
        <w:t>, and calculated what fraction of predation mortality those functional groups made up</w:t>
      </w:r>
      <w:r w:rsidR="00A569D2" w:rsidRPr="00466E57">
        <w:t xml:space="preserve">. </w:t>
      </w:r>
    </w:p>
    <w:p w14:paraId="0D63C5AD" w14:textId="220442C4" w:rsidR="00956D54" w:rsidRDefault="00A569D2" w:rsidP="00D62856">
      <w:pPr>
        <w:spacing w:line="480" w:lineRule="auto"/>
        <w:ind w:firstLine="720"/>
      </w:pPr>
      <w:r w:rsidRPr="00466E57">
        <w:t>We also used the</w:t>
      </w:r>
      <w:r w:rsidR="004F03C0" w:rsidRPr="00466E57">
        <w:t>se</w:t>
      </w:r>
      <w:r w:rsidRPr="00466E57">
        <w:t xml:space="preserve"> static </w:t>
      </w:r>
      <w:r w:rsidR="00CE2754" w:rsidRPr="00466E57">
        <w:t>calculations</w:t>
      </w:r>
      <w:r w:rsidRPr="00466E57">
        <w:t xml:space="preserve"> to assess </w:t>
      </w:r>
      <w:r w:rsidR="00A044A4">
        <w:t xml:space="preserve">the hypothesis that predation is </w:t>
      </w:r>
      <w:r w:rsidRPr="00466E57">
        <w:t>distributed diffusely among many different species.</w:t>
      </w:r>
      <w:r w:rsidR="00CE2754" w:rsidRPr="00466E57">
        <w:t xml:space="preserve"> </w:t>
      </w:r>
      <w:r w:rsidR="00AA0420" w:rsidRPr="00466E57">
        <w:t>One key advantage to using the static calculations for this analysis was that we were able to include all predators, even those not included in the abundance</w:t>
      </w:r>
      <w:r w:rsidR="009A7B2E">
        <w:t xml:space="preserve"> time series</w:t>
      </w:r>
      <w:r w:rsidR="00AA0420" w:rsidRPr="00466E57">
        <w:t xml:space="preserve">. </w:t>
      </w:r>
      <w:r w:rsidR="00731A75" w:rsidRPr="00466E57">
        <w:t>W</w:t>
      </w:r>
      <w:r w:rsidR="00CE2754" w:rsidRPr="00466E57">
        <w:t xml:space="preserve">e </w:t>
      </w:r>
      <w:r w:rsidR="00135130" w:rsidRPr="00466E57">
        <w:t>ranked predators in descending order of</w:t>
      </w:r>
      <w:r w:rsidR="00D74DE0">
        <w:t xml:space="preserve"> the </w:t>
      </w:r>
      <w:proofErr w:type="spellStart"/>
      <w:r w:rsidR="00D74DE0">
        <w:rPr>
          <w:i/>
        </w:rPr>
        <w:t>P</w:t>
      </w:r>
      <w:r w:rsidR="00D74DE0">
        <w:rPr>
          <w:i/>
          <w:vertAlign w:val="subscript"/>
        </w:rPr>
        <w:t>i</w:t>
      </w:r>
      <w:proofErr w:type="gramStart"/>
      <w:r w:rsidR="00D74DE0">
        <w:rPr>
          <w:i/>
          <w:vertAlign w:val="subscript"/>
        </w:rPr>
        <w:t>,j</w:t>
      </w:r>
      <w:proofErr w:type="spellEnd"/>
      <w:proofErr w:type="gramEnd"/>
      <w:r w:rsidR="009A7B2E">
        <w:rPr>
          <w:i/>
          <w:vertAlign w:val="superscript"/>
        </w:rPr>
        <w:t>*</w:t>
      </w:r>
      <w:r w:rsidR="00D74DE0">
        <w:t xml:space="preserve"> and</w:t>
      </w:r>
      <w:r w:rsidR="00542335" w:rsidRPr="00466E57">
        <w:t xml:space="preserve"> then compared the proportion of predation mortality attributable to the top ranked and second ranked predator for each prey spec</w:t>
      </w:r>
      <w:r w:rsidR="00525875">
        <w:t>ies.</w:t>
      </w:r>
    </w:p>
    <w:p w14:paraId="1F46F16A" w14:textId="77777777" w:rsidR="007F7510" w:rsidRPr="00466E57" w:rsidRDefault="007F7510" w:rsidP="00D62856">
      <w:pPr>
        <w:spacing w:line="480" w:lineRule="auto"/>
        <w:ind w:firstLine="720"/>
      </w:pPr>
    </w:p>
    <w:p w14:paraId="30930453" w14:textId="61839854" w:rsidR="00325958" w:rsidRPr="00466E57" w:rsidRDefault="002C6C80" w:rsidP="00D62856">
      <w:pPr>
        <w:spacing w:line="480" w:lineRule="auto"/>
        <w:rPr>
          <w:i/>
        </w:rPr>
      </w:pPr>
      <w:r w:rsidRPr="00466E57">
        <w:rPr>
          <w:i/>
        </w:rPr>
        <w:t>Dynamic analysis</w:t>
      </w:r>
    </w:p>
    <w:p w14:paraId="781297B5" w14:textId="392F40C4" w:rsidR="0075258D" w:rsidRDefault="00325958" w:rsidP="00D62856">
      <w:pPr>
        <w:spacing w:line="480" w:lineRule="auto"/>
      </w:pPr>
      <w:r w:rsidRPr="00466E57">
        <w:tab/>
      </w:r>
      <w:r w:rsidR="00C41495" w:rsidRPr="00466E57">
        <w:t xml:space="preserve">We then examined how the predator index and its component parts </w:t>
      </w:r>
      <w:r w:rsidR="005E7480" w:rsidRPr="00466E57">
        <w:t xml:space="preserve">varied </w:t>
      </w:r>
      <w:r w:rsidR="00C41495" w:rsidRPr="00466E57">
        <w:t>through time.</w:t>
      </w:r>
      <w:r w:rsidR="00107DB6" w:rsidRPr="00466E57">
        <w:t xml:space="preserve"> We </w:t>
      </w:r>
      <w:r w:rsidR="0075258D">
        <w:t>again used the weights from</w:t>
      </w:r>
      <w:r w:rsidR="00107DB6" w:rsidRPr="00466E57">
        <w:t xml:space="preserve"> equation (1) to calculate the</w:t>
      </w:r>
      <w:r w:rsidR="009E68C8">
        <w:t xml:space="preserve"> </w:t>
      </w:r>
      <w:r w:rsidR="00107DB6" w:rsidRPr="00466E57">
        <w:t xml:space="preserve">predator index, but </w:t>
      </w:r>
      <w:r w:rsidR="0075258D">
        <w:t>used the time series of predator biomasses</w:t>
      </w:r>
      <w:r w:rsidR="0036186E">
        <w:t xml:space="preserve"> instead of the single value in the static food web model</w:t>
      </w:r>
      <w:r w:rsidR="0075258D">
        <w:t xml:space="preserve">. In addition, </w:t>
      </w:r>
      <w:r w:rsidR="004A5A10">
        <w:t>t</w:t>
      </w:r>
      <w:r w:rsidR="004A5A10" w:rsidRPr="00466E57">
        <w:t xml:space="preserve">he time series data had more taxonomic detail than the food web models. When several species were part of the same </w:t>
      </w:r>
      <w:r w:rsidR="00D2704C">
        <w:t xml:space="preserve">predator </w:t>
      </w:r>
      <w:r w:rsidR="004A5A10" w:rsidRPr="00466E57">
        <w:t xml:space="preserve">functional group in the food web model, they were included as separate components in the index, but all received the same weight that was calculated for that </w:t>
      </w:r>
      <w:r w:rsidR="00D2704C">
        <w:t xml:space="preserve">predator </w:t>
      </w:r>
      <w:r w:rsidR="004A5A10" w:rsidRPr="00466E57">
        <w:t xml:space="preserve">functional group. This assumes that all species within a functional group have grossly similar diets and consumption rates. </w:t>
      </w:r>
      <w:r w:rsidR="0075258D">
        <w:t xml:space="preserve">Thus, </w:t>
      </w:r>
      <w:r w:rsidR="0075258D" w:rsidRPr="00466E57">
        <w:t>the contribution of predator</w:t>
      </w:r>
      <w:r w:rsidR="0075258D">
        <w:t xml:space="preserve"> species </w:t>
      </w:r>
      <w:proofErr w:type="spellStart"/>
      <w:r w:rsidR="0075258D" w:rsidRPr="00466E57">
        <w:rPr>
          <w:i/>
        </w:rPr>
        <w:t>i</w:t>
      </w:r>
      <w:r w:rsidR="0075258D">
        <w:rPr>
          <w:i/>
          <w:vertAlign w:val="subscript"/>
        </w:rPr>
        <w:t>k</w:t>
      </w:r>
      <w:proofErr w:type="spellEnd"/>
      <w:r w:rsidR="0075258D">
        <w:t xml:space="preserve"> within functional group </w:t>
      </w:r>
      <w:proofErr w:type="spellStart"/>
      <w:r w:rsidR="0075258D">
        <w:rPr>
          <w:i/>
        </w:rPr>
        <w:t>i</w:t>
      </w:r>
      <w:proofErr w:type="spellEnd"/>
      <w:r w:rsidR="0075258D" w:rsidRPr="00466E57">
        <w:t xml:space="preserve"> to the predator index for prey</w:t>
      </w:r>
      <w:r w:rsidR="0075258D">
        <w:t xml:space="preserve"> group</w:t>
      </w:r>
      <w:r w:rsidR="0075258D" w:rsidRPr="00466E57">
        <w:t xml:space="preserve"> </w:t>
      </w:r>
      <w:r w:rsidR="0075258D" w:rsidRPr="00466E57">
        <w:rPr>
          <w:i/>
        </w:rPr>
        <w:t>j</w:t>
      </w:r>
      <w:r w:rsidR="0075258D" w:rsidRPr="00466E57">
        <w:t>,</w:t>
      </w:r>
      <w:r w:rsidR="0075258D">
        <w:rPr>
          <w:i/>
        </w:rPr>
        <w:t xml:space="preserve"> </w:t>
      </w:r>
      <w:r w:rsidR="0075258D" w:rsidRPr="000B22DB">
        <w:t>at time</w:t>
      </w:r>
      <w:r w:rsidR="0075258D">
        <w:rPr>
          <w:i/>
        </w:rPr>
        <w:t xml:space="preserve"> t</w:t>
      </w:r>
      <w:r w:rsidR="0075258D">
        <w:t>,</w:t>
      </w:r>
      <w:r w:rsidR="0075258D" w:rsidRPr="00466E57">
        <w:t xml:space="preserve"> </w:t>
      </w:r>
      <w:proofErr w:type="spellStart"/>
      <w:r w:rsidR="0075258D" w:rsidRPr="00466E57">
        <w:rPr>
          <w:i/>
        </w:rPr>
        <w:t>P</w:t>
      </w:r>
      <w:r w:rsidR="0075258D" w:rsidRPr="00466E57">
        <w:rPr>
          <w:i/>
          <w:vertAlign w:val="subscript"/>
        </w:rPr>
        <w:t>i</w:t>
      </w:r>
      <w:r w:rsidR="00722FD9">
        <w:rPr>
          <w:i/>
          <w:vertAlign w:val="subscript"/>
        </w:rPr>
        <w:t>_k</w:t>
      </w:r>
      <w:proofErr w:type="gramStart"/>
      <w:r w:rsidR="0075258D" w:rsidRPr="00466E57">
        <w:rPr>
          <w:i/>
          <w:vertAlign w:val="subscript"/>
        </w:rPr>
        <w:t>,j</w:t>
      </w:r>
      <w:proofErr w:type="spellEnd"/>
      <w:r w:rsidR="0075258D">
        <w:rPr>
          <w:i/>
          <w:vertAlign w:val="subscript"/>
        </w:rPr>
        <w:softHyphen/>
      </w:r>
      <w:proofErr w:type="gramEnd"/>
      <w:r w:rsidR="0075258D">
        <w:rPr>
          <w:i/>
        </w:rPr>
        <w:t>(t)</w:t>
      </w:r>
      <w:r w:rsidR="0075258D">
        <w:t>, is:</w:t>
      </w:r>
    </w:p>
    <w:p w14:paraId="67D3A39F" w14:textId="357D3E60" w:rsidR="0075258D" w:rsidRDefault="00303EFC" w:rsidP="00D62856">
      <w:pPr>
        <w:spacing w:line="480" w:lineRule="auto"/>
      </w:pP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B</m:t>
            </m:r>
          </m:e>
          <m:sub>
            <m:sSub>
              <m:sSubPr>
                <m:ctrlPr>
                  <w:rPr>
                    <w:rFonts w:ascii="Cambria Math" w:hAnsi="Cambria Math"/>
                    <w:i/>
                  </w:rPr>
                </m:ctrlPr>
              </m:sSubPr>
              <m:e>
                <m:r>
                  <w:rPr>
                    <w:rFonts w:ascii="Cambria Math" w:hAnsi="Cambria Math"/>
                  </w:rPr>
                  <m:t>i</m:t>
                </m:r>
              </m:e>
              <m:sub>
                <m:r>
                  <w:rPr>
                    <w:rFonts w:ascii="Cambria Math" w:hAnsi="Cambria Math"/>
                  </w:rPr>
                  <m:t>k</m:t>
                </m:r>
              </m:sub>
            </m:sSub>
            <m:r>
              <w:rPr>
                <w:rFonts w:ascii="Cambria Math" w:hAnsi="Cambria Math"/>
              </w:rPr>
              <m:t>,j</m:t>
            </m:r>
          </m:sub>
        </m:sSub>
        <m:r>
          <w:rPr>
            <w:rFonts w:ascii="Cambria Math" w:hAnsi="Cambria Math"/>
          </w:rPr>
          <m:t>(t)</m:t>
        </m:r>
      </m:oMath>
      <w:r w:rsidR="00657D30">
        <w:tab/>
        <w:t>(3)</w:t>
      </w:r>
    </w:p>
    <w:p w14:paraId="01D28B0A" w14:textId="1058119C" w:rsidR="005E7480" w:rsidRPr="00466E57" w:rsidRDefault="00107DB6" w:rsidP="00D62856">
      <w:pPr>
        <w:spacing w:line="480" w:lineRule="auto"/>
      </w:pPr>
      <w:r w:rsidRPr="00466E57">
        <w:t xml:space="preserve"> </w:t>
      </w:r>
      <w:r w:rsidR="00A06030">
        <w:t xml:space="preserve">Once again, the total </w:t>
      </w:r>
      <w:r w:rsidR="004A5A10">
        <w:t xml:space="preserve">dynamic </w:t>
      </w:r>
      <w:r w:rsidR="00A06030">
        <w:t xml:space="preserve">predator index, </w:t>
      </w:r>
      <w:proofErr w:type="spellStart"/>
      <w:proofErr w:type="gramStart"/>
      <w:r w:rsidR="004A5A10">
        <w:rPr>
          <w:i/>
        </w:rPr>
        <w:t>P</w:t>
      </w:r>
      <w:r w:rsidR="004A5A10">
        <w:rPr>
          <w:i/>
          <w:vertAlign w:val="subscript"/>
        </w:rPr>
        <w:t>j</w:t>
      </w:r>
      <w:proofErr w:type="spellEnd"/>
      <w:r w:rsidR="004A5A10">
        <w:rPr>
          <w:i/>
        </w:rPr>
        <w:t>(</w:t>
      </w:r>
      <w:proofErr w:type="gramEnd"/>
      <w:r w:rsidR="004A5A10">
        <w:rPr>
          <w:i/>
        </w:rPr>
        <w:t>t)</w:t>
      </w:r>
      <w:r w:rsidR="004A5A10">
        <w:t xml:space="preserve"> is the sum over all predator species of the </w:t>
      </w:r>
      <w:proofErr w:type="spellStart"/>
      <w:r w:rsidR="004A5A10">
        <w:rPr>
          <w:i/>
        </w:rPr>
        <w:t>P</w:t>
      </w:r>
      <w:r w:rsidR="009E55AC">
        <w:rPr>
          <w:i/>
          <w:vertAlign w:val="subscript"/>
        </w:rPr>
        <w:t>i_</w:t>
      </w:r>
      <w:r w:rsidR="004A5A10">
        <w:rPr>
          <w:i/>
          <w:vertAlign w:val="subscript"/>
        </w:rPr>
        <w:t>k,j</w:t>
      </w:r>
      <w:proofErr w:type="spellEnd"/>
      <w:r w:rsidR="004A5A10">
        <w:rPr>
          <w:i/>
        </w:rPr>
        <w:t>(t)</w:t>
      </w:r>
      <w:r w:rsidR="004A5A10">
        <w:t xml:space="preserve">. </w:t>
      </w:r>
      <w:r w:rsidR="004A5A10" w:rsidRPr="00466E57">
        <w:t xml:space="preserve">Missing data were imputed </w:t>
      </w:r>
      <w:r w:rsidR="00AE742E">
        <w:t>by</w:t>
      </w:r>
      <w:r w:rsidR="004A5A10" w:rsidRPr="00466E57">
        <w:t xml:space="preserve"> linear</w:t>
      </w:r>
      <w:r w:rsidR="00AE742E">
        <w:t>ly</w:t>
      </w:r>
      <w:r w:rsidR="004A5A10" w:rsidRPr="00466E57">
        <w:t xml:space="preserve"> interpolati</w:t>
      </w:r>
      <w:r w:rsidR="00AE742E">
        <w:t xml:space="preserve">ng between the two most adjacent years with data. If no earlier (or later) </w:t>
      </w:r>
      <w:r w:rsidR="00A63430">
        <w:t>years had data</w:t>
      </w:r>
      <w:r w:rsidR="00DF671B">
        <w:t xml:space="preserve"> for a single species</w:t>
      </w:r>
      <w:r w:rsidR="00AE742E">
        <w:t xml:space="preserve">, </w:t>
      </w:r>
      <w:r w:rsidR="00A63430">
        <w:t xml:space="preserve">the value from the </w:t>
      </w:r>
      <w:r w:rsidR="00AE742E">
        <w:t xml:space="preserve">first (or last) year </w:t>
      </w:r>
      <w:r w:rsidR="00A63430">
        <w:t xml:space="preserve">with data </w:t>
      </w:r>
      <w:r w:rsidR="00DF671B">
        <w:t>was inserted.</w:t>
      </w:r>
    </w:p>
    <w:p w14:paraId="23E04428" w14:textId="5641C896" w:rsidR="00BA5BA4" w:rsidRPr="00466E57" w:rsidRDefault="00325958" w:rsidP="00D62856">
      <w:pPr>
        <w:spacing w:line="480" w:lineRule="auto"/>
        <w:ind w:firstLine="720"/>
      </w:pPr>
      <w:r w:rsidRPr="00466E57">
        <w:t xml:space="preserve">We used the variance </w:t>
      </w:r>
      <w:r w:rsidR="00DA108D" w:rsidRPr="00466E57">
        <w:t>ratio</w:t>
      </w:r>
      <w:r w:rsidRPr="00466E57">
        <w:t xml:space="preserve"> as a metric</w:t>
      </w:r>
      <w:r w:rsidR="00B357FC">
        <w:t xml:space="preserve"> of synchrony or asynchrony</w:t>
      </w:r>
      <w:r w:rsidRPr="00466E57">
        <w:t xml:space="preserve"> within a given predator guild</w:t>
      </w:r>
      <w:r w:rsidR="001578A6">
        <w:t xml:space="preserve"> (Fig. 1)</w:t>
      </w:r>
      <w:r w:rsidRPr="00466E57">
        <w:t xml:space="preserve">. The variance </w:t>
      </w:r>
      <w:r w:rsidR="00B0335A" w:rsidRPr="00466E57">
        <w:t>ratio</w:t>
      </w:r>
      <w:r w:rsidR="008A0ED4" w:rsidRPr="00466E57">
        <w:t xml:space="preserve"> is</w:t>
      </w:r>
      <w:r w:rsidRPr="00466E57">
        <w:t xml:space="preserve"> </w:t>
      </w:r>
      <w:r w:rsidR="00542335" w:rsidRPr="00466E57">
        <w:t>commonly</w:t>
      </w:r>
      <w:r w:rsidRPr="00466E57">
        <w:t xml:space="preserve"> used to </w:t>
      </w:r>
      <w:r w:rsidR="00542335" w:rsidRPr="00466E57">
        <w:t>measure</w:t>
      </w:r>
      <w:r w:rsidR="00E83341">
        <w:t xml:space="preserve"> </w:t>
      </w:r>
      <w:r w:rsidRPr="00466E57">
        <w:t>compensatory dynamics</w:t>
      </w:r>
      <w:r w:rsidR="003706DD" w:rsidRPr="00466E57">
        <w:t xml:space="preserve"> </w:t>
      </w:r>
      <w:r w:rsidR="00C733A6" w:rsidRPr="00466E57">
        <w:fldChar w:fldCharType="begin"/>
      </w:r>
      <w:r w:rsidR="00386741">
        <w:instrText xml:space="preserve"> ADDIN ZOTERO_ITEM CSL_CITATION {"citationID":"2cmtrqrje8","properties":{"formattedCitation":"(Gonzalez and Loreau, 2009)","plainCitation":"(Gonzalez and Loreau, 2009)"},"citationItems":[{"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00C733A6" w:rsidRPr="00466E57">
        <w:fldChar w:fldCharType="separate"/>
      </w:r>
      <w:r w:rsidR="008E5A26" w:rsidRPr="00466E57">
        <w:rPr>
          <w:noProof/>
        </w:rPr>
        <w:t>(Gonzalez and Loreau, 2009)</w:t>
      </w:r>
      <w:r w:rsidR="00C733A6" w:rsidRPr="00466E57">
        <w:fldChar w:fldCharType="end"/>
      </w:r>
      <w:r w:rsidR="00D51076">
        <w:t xml:space="preserve">, and </w:t>
      </w:r>
      <w:r w:rsidR="003A6944">
        <w:t xml:space="preserve">can be interpreted </w:t>
      </w:r>
      <w:r w:rsidR="00D51076">
        <w:t xml:space="preserve">as </w:t>
      </w:r>
      <w:r w:rsidR="00647247">
        <w:t xml:space="preserve">a </w:t>
      </w:r>
      <w:r w:rsidR="00D51076">
        <w:t>metric of correlation</w:t>
      </w:r>
      <w:r w:rsidR="00647247">
        <w:t xml:space="preserve"> in a multivariate dataset (as opposed to bivariate)</w:t>
      </w:r>
      <w:r w:rsidR="00D51076">
        <w:t>.</w:t>
      </w:r>
      <w:r w:rsidR="00BA5BA4" w:rsidRPr="00466E57">
        <w:t xml:space="preserve"> We calculated </w:t>
      </w:r>
      <w:r w:rsidR="009B0FE1" w:rsidRPr="00466E57">
        <w:t xml:space="preserve">the variance ratio of </w:t>
      </w:r>
      <w:r w:rsidR="001479B1">
        <w:t xml:space="preserve">the predator index for prey group </w:t>
      </w:r>
      <w:r w:rsidR="00AC09C1" w:rsidRPr="00AC09C1">
        <w:rPr>
          <w:i/>
        </w:rPr>
        <w:t>j</w:t>
      </w:r>
      <w:r w:rsidR="009B0FE1" w:rsidRPr="00466E57">
        <w:rPr>
          <w:i/>
        </w:rPr>
        <w:t xml:space="preserve">, </w:t>
      </w:r>
      <w:proofErr w:type="spellStart"/>
      <w:r w:rsidR="009B0FE1" w:rsidRPr="00466E57">
        <w:rPr>
          <w:i/>
        </w:rPr>
        <w:t>VR</w:t>
      </w:r>
      <w:r w:rsidR="00AC09C1">
        <w:rPr>
          <w:i/>
          <w:vertAlign w:val="subscript"/>
        </w:rPr>
        <w:t>j</w:t>
      </w:r>
      <w:proofErr w:type="spellEnd"/>
      <w:r w:rsidR="00BA5BA4" w:rsidRPr="00466E57">
        <w:t xml:space="preserve"> as:</w:t>
      </w:r>
    </w:p>
    <w:p w14:paraId="61FE11B5" w14:textId="77882BA8" w:rsidR="00657D30" w:rsidRDefault="009B0FE1" w:rsidP="00D62856">
      <w:pPr>
        <w:spacing w:line="480" w:lineRule="auto"/>
      </w:pPr>
      <m:oMath>
        <m:r>
          <w:rPr>
            <w:rFonts w:ascii="Cambria Math" w:hAnsi="Cambria Math"/>
          </w:rPr>
          <m:t>V</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 xml:space="preserve">= </m:t>
        </m:r>
        <m:f>
          <m:fPr>
            <m:ctrlPr>
              <w:rPr>
                <w:rFonts w:ascii="Cambria Math" w:hAnsi="Cambria Math"/>
                <w:i/>
              </w:rPr>
            </m:ctrlPr>
          </m:fPr>
          <m:num>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num>
          <m:den>
            <m:nary>
              <m:naryPr>
                <m:chr m:val="∑"/>
                <m:limLoc m:val="undOvr"/>
                <m:ctrlPr>
                  <w:rPr>
                    <w:rFonts w:ascii="Cambria Math" w:hAnsi="Cambria Math"/>
                    <w:i/>
                  </w:rPr>
                </m:ctrlPr>
              </m:naryPr>
              <m:sub>
                <m:r>
                  <w:rPr>
                    <w:rFonts w:ascii="Cambria Math" w:hAnsi="Cambria Math"/>
                  </w:rPr>
                  <m:t xml:space="preserve">predators </m:t>
                </m:r>
                <m:sSub>
                  <m:sSubPr>
                    <m:ctrlPr>
                      <w:rPr>
                        <w:rFonts w:ascii="Cambria Math" w:hAnsi="Cambria Math"/>
                        <w:i/>
                      </w:rPr>
                    </m:ctrlPr>
                  </m:sSubPr>
                  <m:e>
                    <m:r>
                      <w:rPr>
                        <w:rFonts w:ascii="Cambria Math" w:hAnsi="Cambria Math"/>
                      </w:rPr>
                      <m:t>i</m:t>
                    </m:r>
                  </m:e>
                  <m:sub>
                    <m:r>
                      <w:rPr>
                        <w:rFonts w:ascii="Cambria Math" w:hAnsi="Cambria Math"/>
                      </w:rPr>
                      <m:t>k</m:t>
                    </m:r>
                  </m:sub>
                </m:sSub>
              </m:sub>
              <m:sup/>
              <m:e>
                <m:r>
                  <w:rPr>
                    <w:rFonts w:ascii="Cambria Math" w:hAnsi="Cambria Math"/>
                  </w:rPr>
                  <m:t>Var[</m:t>
                </m:r>
                <m:sSub>
                  <m:sSubPr>
                    <m:ctrlPr>
                      <w:rPr>
                        <w:rFonts w:ascii="Cambria Math" w:hAnsi="Cambria Math"/>
                        <w:i/>
                      </w:rPr>
                    </m:ctrlPr>
                  </m:sSubPr>
                  <m:e>
                    <m:r>
                      <w:rPr>
                        <w:rFonts w:ascii="Cambria Math" w:hAnsi="Cambria Math"/>
                      </w:rPr>
                      <m:t>P</m:t>
                    </m:r>
                  </m:e>
                  <m:sub>
                    <m:r>
                      <w:rPr>
                        <w:rFonts w:ascii="Cambria Math" w:hAnsi="Cambria Math"/>
                      </w:rPr>
                      <m:t>i,k,j</m:t>
                    </m:r>
                  </m:sub>
                </m:sSub>
                <m:d>
                  <m:dPr>
                    <m:ctrlPr>
                      <w:rPr>
                        <w:rFonts w:ascii="Cambria Math" w:hAnsi="Cambria Math"/>
                        <w:i/>
                      </w:rPr>
                    </m:ctrlPr>
                  </m:dPr>
                  <m:e>
                    <m:r>
                      <w:rPr>
                        <w:rFonts w:ascii="Cambria Math" w:hAnsi="Cambria Math"/>
                      </w:rPr>
                      <m:t>t</m:t>
                    </m:r>
                  </m:e>
                </m:d>
                <m:r>
                  <w:rPr>
                    <w:rFonts w:ascii="Cambria Math" w:hAnsi="Cambria Math"/>
                  </w:rPr>
                  <m:t>]</m:t>
                </m:r>
              </m:e>
            </m:nary>
          </m:den>
        </m:f>
      </m:oMath>
      <w:r w:rsidR="00657D30">
        <w:t xml:space="preserve"> </w:t>
      </w:r>
      <w:r w:rsidR="00657D30">
        <w:tab/>
        <w:t>(4)</w:t>
      </w:r>
    </w:p>
    <w:p w14:paraId="487D64CE" w14:textId="194538FF" w:rsidR="00244FD4" w:rsidRPr="00466E57" w:rsidRDefault="00E26C95" w:rsidP="001578A6">
      <w:pPr>
        <w:spacing w:line="480" w:lineRule="auto"/>
      </w:pPr>
      <w:proofErr w:type="gramStart"/>
      <w:r>
        <w:t>where</w:t>
      </w:r>
      <w:proofErr w:type="gramEnd"/>
      <w:r>
        <w:t xml:space="preserve"> the variances of each predator species or assemblage are calculated over time.</w:t>
      </w:r>
      <w:r w:rsidR="001578A6">
        <w:t xml:space="preserve"> The variance ratio </w:t>
      </w:r>
      <w:r w:rsidR="00347058" w:rsidRPr="00466E57">
        <w:t>is equal to one when the components are, on average, statistically independent (</w:t>
      </w:r>
      <w:proofErr w:type="spellStart"/>
      <w:r w:rsidR="001578A6">
        <w:t>covariances</w:t>
      </w:r>
      <w:proofErr w:type="spellEnd"/>
      <w:r w:rsidR="001578A6">
        <w:t xml:space="preserve"> sum to zero</w:t>
      </w:r>
      <w:r w:rsidR="00E7461B" w:rsidRPr="00466E57">
        <w:t>)</w:t>
      </w:r>
      <w:r w:rsidR="001578A6">
        <w:t>, less than one when components are, on</w:t>
      </w:r>
      <w:r w:rsidR="00123BE4">
        <w:t xml:space="preserve"> average</w:t>
      </w:r>
      <w:r w:rsidR="001578A6">
        <w:t xml:space="preserve">, asynchronous (consistent with compensatory dynamics), and greater than one when components are, on average, synchronous (consistent with </w:t>
      </w:r>
      <w:r w:rsidR="007D0E99">
        <w:t xml:space="preserve">a </w:t>
      </w:r>
      <w:r w:rsidR="001578A6">
        <w:t>shared driver)</w:t>
      </w:r>
      <w:r w:rsidR="00E7461B" w:rsidRPr="00466E57">
        <w:t xml:space="preserve">. </w:t>
      </w:r>
      <w:r w:rsidR="001578A6">
        <w:t>The first two cases</w:t>
      </w:r>
      <w:r w:rsidR="00AF4FA3">
        <w:t xml:space="preserve"> cause predator diversity to stabilize the predator index,</w:t>
      </w:r>
      <w:r w:rsidR="00377645">
        <w:t xml:space="preserve"> </w:t>
      </w:r>
      <w:r w:rsidR="001578A6">
        <w:t xml:space="preserve">whereas in synchronous </w:t>
      </w:r>
      <w:r w:rsidR="00377645">
        <w:t>predator assemblages</w:t>
      </w:r>
      <w:r w:rsidR="001578A6">
        <w:t>,</w:t>
      </w:r>
      <w:r w:rsidR="00377645">
        <w:t xml:space="preserve"> </w:t>
      </w:r>
      <w:r w:rsidR="001578A6">
        <w:t xml:space="preserve">species diversity </w:t>
      </w:r>
      <w:r w:rsidR="006F6196">
        <w:t>inflate</w:t>
      </w:r>
      <w:r w:rsidR="008607EF">
        <w:t>s</w:t>
      </w:r>
      <w:r w:rsidR="006F6196">
        <w:t xml:space="preserve"> predator variability and make</w:t>
      </w:r>
      <w:r w:rsidR="008607EF">
        <w:t>s</w:t>
      </w:r>
      <w:r w:rsidR="006F6196">
        <w:t xml:space="preserve"> the system more susceptible to</w:t>
      </w:r>
      <w:r w:rsidR="008836AB">
        <w:t xml:space="preserve"> predator control</w:t>
      </w:r>
      <w:r w:rsidR="006F6196">
        <w:t>.</w:t>
      </w:r>
    </w:p>
    <w:p w14:paraId="2CB578F0" w14:textId="06BA426B" w:rsidR="00601BC0" w:rsidRPr="00466E57" w:rsidRDefault="00E7461B" w:rsidP="00D62856">
      <w:pPr>
        <w:spacing w:line="480" w:lineRule="auto"/>
        <w:ind w:firstLine="720"/>
      </w:pPr>
      <w:r w:rsidRPr="00466E57">
        <w:t xml:space="preserve">We then examined how the </w:t>
      </w:r>
      <w:r w:rsidR="006240ED">
        <w:t>variance ratio</w:t>
      </w:r>
      <w:r w:rsidRPr="00466E57">
        <w:t xml:space="preserve"> was related to d</w:t>
      </w:r>
      <w:r w:rsidR="00502989" w:rsidRPr="00466E57">
        <w:t>iversity</w:t>
      </w:r>
      <w:r w:rsidR="00542335" w:rsidRPr="00466E57">
        <w:t xml:space="preserve"> (species richness)</w:t>
      </w:r>
      <w:r w:rsidR="00502989" w:rsidRPr="00466E57">
        <w:t xml:space="preserve"> of the predator </w:t>
      </w:r>
      <w:r w:rsidR="00542335" w:rsidRPr="00466E57">
        <w:t>guild.</w:t>
      </w:r>
      <w:r w:rsidRPr="00466E57">
        <w:t xml:space="preserve"> </w:t>
      </w:r>
      <w:r w:rsidR="00244FD4" w:rsidRPr="00466E57">
        <w:t xml:space="preserve">We used species </w:t>
      </w:r>
      <w:r w:rsidR="00542335" w:rsidRPr="00466E57">
        <w:t xml:space="preserve">richness </w:t>
      </w:r>
      <w:r w:rsidR="00244FD4" w:rsidRPr="00466E57">
        <w:t>as a metric of diversity because the</w:t>
      </w:r>
      <w:commentRangeStart w:id="5"/>
      <w:commentRangeStart w:id="6"/>
      <w:r w:rsidR="00244FD4" w:rsidRPr="00466E57">
        <w:t xml:space="preserve"> </w:t>
      </w:r>
      <w:r w:rsidR="00542335" w:rsidRPr="00466E57">
        <w:t xml:space="preserve">expected value of the variance ratio is </w:t>
      </w:r>
      <w:r w:rsidR="008A0ED4" w:rsidRPr="00466E57">
        <w:t xml:space="preserve">directly </w:t>
      </w:r>
      <w:r w:rsidR="00542335" w:rsidRPr="00466E57">
        <w:t>proportional to the number of components over which it is calculated</w:t>
      </w:r>
      <w:r w:rsidR="00393477">
        <w:t>, if average pairwise correlation</w:t>
      </w:r>
      <w:r w:rsidR="00244FD4" w:rsidRPr="00466E57">
        <w:t xml:space="preserve"> among</w:t>
      </w:r>
      <w:r w:rsidR="00393477">
        <w:t xml:space="preserve"> the</w:t>
      </w:r>
      <w:r w:rsidR="00244FD4" w:rsidRPr="00466E57">
        <w:t xml:space="preserve"> </w:t>
      </w:r>
      <w:r w:rsidR="00393477">
        <w:t xml:space="preserve">species remains </w:t>
      </w:r>
      <w:r w:rsidR="00244FD4" w:rsidRPr="00466E57">
        <w:t>constant</w:t>
      </w:r>
      <w:r w:rsidR="00393477">
        <w:t xml:space="preserve"> with the addition of more predator populations</w:t>
      </w:r>
      <w:commentRangeEnd w:id="5"/>
      <w:r w:rsidR="00351DDB">
        <w:rPr>
          <w:rStyle w:val="CommentReference"/>
        </w:rPr>
        <w:commentReference w:id="5"/>
      </w:r>
      <w:commentRangeEnd w:id="6"/>
      <w:r w:rsidR="00C32E82">
        <w:rPr>
          <w:rStyle w:val="CommentReference"/>
        </w:rPr>
        <w:commentReference w:id="6"/>
      </w:r>
      <w:r w:rsidR="00542335" w:rsidRPr="00466E57">
        <w:t xml:space="preserve">. </w:t>
      </w:r>
      <w:r w:rsidR="00ED04A8">
        <w:t>Deviations from this expected relationship</w:t>
      </w:r>
      <w:r w:rsidR="00542335" w:rsidRPr="00466E57">
        <w:t xml:space="preserve"> would </w:t>
      </w:r>
      <w:r w:rsidR="008E6C75">
        <w:t>signify</w:t>
      </w:r>
      <w:r w:rsidR="008A6A5E">
        <w:t xml:space="preserve"> stronger or weaker correlations among predator species within the assemblages.</w:t>
      </w:r>
      <w:r w:rsidR="00244FD4" w:rsidRPr="00466E57">
        <w:t xml:space="preserve"> However, species </w:t>
      </w:r>
      <w:r w:rsidR="00542335" w:rsidRPr="00466E57">
        <w:t>richness</w:t>
      </w:r>
      <w:r w:rsidR="00A7420C" w:rsidRPr="00466E57">
        <w:t xml:space="preserve"> is potentially problematic because it treats all species as identical so that rare or relatively unimportant predators inflate the species richness</w:t>
      </w:r>
      <w:r w:rsidR="00AD4BBA">
        <w:t>.</w:t>
      </w:r>
      <w:r w:rsidR="00244FD4" w:rsidRPr="00466E57">
        <w:t xml:space="preserve"> To solve this problem,</w:t>
      </w:r>
      <w:r w:rsidRPr="00466E57">
        <w:t xml:space="preserve"> we recalculated the </w:t>
      </w:r>
      <w:r w:rsidR="006240ED">
        <w:t>variance ratio</w:t>
      </w:r>
      <w:r w:rsidRPr="00466E57">
        <w:t xml:space="preserve"> and species counts for a subset of the original </w:t>
      </w:r>
      <w:r w:rsidR="002942D2" w:rsidRPr="00466E57">
        <w:t xml:space="preserve">guild of </w:t>
      </w:r>
      <w:r w:rsidRPr="00466E57">
        <w:t>predator</w:t>
      </w:r>
      <w:r w:rsidR="002942D2" w:rsidRPr="00466E57">
        <w:t xml:space="preserve"> species</w:t>
      </w:r>
      <w:r w:rsidRPr="00466E57">
        <w:t>: the minimum number of predators that account</w:t>
      </w:r>
      <w:r w:rsidR="00A7420C" w:rsidRPr="00466E57">
        <w:t xml:space="preserve"> </w:t>
      </w:r>
      <w:r w:rsidR="002942D2" w:rsidRPr="00466E57">
        <w:t xml:space="preserve">for </w:t>
      </w:r>
      <w:r w:rsidRPr="00466E57">
        <w:t xml:space="preserve">at least 90% of the </w:t>
      </w:r>
      <w:r w:rsidR="008A0ED4" w:rsidRPr="00466E57">
        <w:t xml:space="preserve">time </w:t>
      </w:r>
      <w:r w:rsidR="00CB2865" w:rsidRPr="00466E57">
        <w:t xml:space="preserve">average of the </w:t>
      </w:r>
      <w:r w:rsidRPr="00466E57">
        <w:t xml:space="preserve">total </w:t>
      </w:r>
      <w:r w:rsidR="002C2490">
        <w:t xml:space="preserve">dynamic </w:t>
      </w:r>
      <w:r w:rsidRPr="00466E57">
        <w:t>predator index</w:t>
      </w:r>
      <w:r w:rsidR="008A0ED4" w:rsidRPr="00466E57">
        <w:t xml:space="preserve">. </w:t>
      </w:r>
      <w:r w:rsidRPr="00466E57">
        <w:t>In this way, we accounted for the majority of</w:t>
      </w:r>
      <w:r w:rsidR="00244FD4" w:rsidRPr="00466E57">
        <w:t xml:space="preserve"> predation</w:t>
      </w:r>
      <w:r w:rsidRPr="00466E57">
        <w:t xml:space="preserve">, but when many predators </w:t>
      </w:r>
      <w:r w:rsidR="00556EDF" w:rsidRPr="00466E57">
        <w:t xml:space="preserve">made up </w:t>
      </w:r>
      <w:r w:rsidRPr="00466E57">
        <w:t xml:space="preserve">only a small portion of total predation, they did not inflate the </w:t>
      </w:r>
      <w:r w:rsidR="00244FD4" w:rsidRPr="00466E57">
        <w:t>diversity metric</w:t>
      </w:r>
      <w:r w:rsidRPr="00466E57">
        <w:t xml:space="preserve">. </w:t>
      </w:r>
    </w:p>
    <w:p w14:paraId="627C2FE7" w14:textId="74034F12" w:rsidR="00FD3238" w:rsidRPr="00466E57" w:rsidRDefault="00845CFE" w:rsidP="00D62856">
      <w:pPr>
        <w:spacing w:line="480" w:lineRule="auto"/>
      </w:pPr>
      <w:r w:rsidRPr="00466E57">
        <w:tab/>
      </w:r>
      <w:r w:rsidR="00B302B7">
        <w:t xml:space="preserve">Because population dynamics are inherently noisy, it was important to </w:t>
      </w:r>
      <w:r w:rsidR="003D5098">
        <w:t>determine the probability of the observed variance ratios occurring by chance</w:t>
      </w:r>
      <w:r w:rsidR="00B302B7">
        <w:t xml:space="preserve"> alone. To do so</w:t>
      </w:r>
      <w:r w:rsidR="00A64E18" w:rsidRPr="00466E57">
        <w:t>, w</w:t>
      </w:r>
      <w:r w:rsidRPr="00466E57">
        <w:t xml:space="preserve">e bootstrapped </w:t>
      </w:r>
      <w:r w:rsidR="009E55AC">
        <w:t xml:space="preserve">each the time series for each species’ biomass </w:t>
      </w:r>
      <w:r w:rsidR="008608A5" w:rsidRPr="00466E57">
        <w:t xml:space="preserve">under the </w:t>
      </w:r>
      <w:r w:rsidR="00562B8D">
        <w:t xml:space="preserve">null </w:t>
      </w:r>
      <w:r w:rsidR="008608A5" w:rsidRPr="00466E57">
        <w:t>assumption that predator populations are independent</w:t>
      </w:r>
      <w:r w:rsidR="00562B8D">
        <w:t xml:space="preserve"> </w:t>
      </w:r>
      <w:r w:rsidR="00CC5347">
        <w:t xml:space="preserve">(i.e., </w:t>
      </w:r>
      <w:r w:rsidR="00562B8D">
        <w:t xml:space="preserve">an expected </w:t>
      </w:r>
      <w:r w:rsidR="006240ED">
        <w:t>variance ratio</w:t>
      </w:r>
      <w:r w:rsidR="00562B8D">
        <w:t xml:space="preserve"> of one</w:t>
      </w:r>
      <w:r w:rsidR="00681D1A">
        <w:t>, consistent with the statistical averaging hypothesis</w:t>
      </w:r>
      <w:r w:rsidR="00CC5347">
        <w:t>)</w:t>
      </w:r>
      <w:r w:rsidR="009E55AC">
        <w:t>, and then</w:t>
      </w:r>
      <w:r w:rsidR="0099102A">
        <w:t xml:space="preserve">, </w:t>
      </w:r>
      <w:proofErr w:type="gramStart"/>
      <w:r w:rsidR="0099102A">
        <w:t>for each bootstrap iteration</w:t>
      </w:r>
      <w:proofErr w:type="gramEnd"/>
      <w:r w:rsidR="0099102A">
        <w:t>,</w:t>
      </w:r>
      <w:r w:rsidR="009E55AC">
        <w:t xml:space="preserve"> recalculated the variance ratio of the assemblage</w:t>
      </w:r>
      <w:r w:rsidRPr="00466E57">
        <w:t>.</w:t>
      </w:r>
      <w:r w:rsidR="00A15945" w:rsidRPr="00466E57">
        <w:t xml:space="preserve"> </w:t>
      </w:r>
      <w:r w:rsidR="008608A5" w:rsidRPr="00466E57">
        <w:t xml:space="preserve">If the observed variance ratio falls in the tails of the </w:t>
      </w:r>
      <w:r w:rsidR="00784868" w:rsidRPr="00466E57">
        <w:t xml:space="preserve">distribution of </w:t>
      </w:r>
      <w:r w:rsidR="008608A5" w:rsidRPr="00466E57">
        <w:t xml:space="preserve">bootstrapped variance ratios, </w:t>
      </w:r>
      <w:r w:rsidR="00084F64" w:rsidRPr="00466E57">
        <w:t xml:space="preserve">this </w:t>
      </w:r>
      <w:r w:rsidR="00CB2865" w:rsidRPr="00466E57">
        <w:t xml:space="preserve">is </w:t>
      </w:r>
      <w:r w:rsidR="008608A5" w:rsidRPr="00466E57">
        <w:t>evidence that the predator populations are not statistically independent</w:t>
      </w:r>
      <w:r w:rsidR="00D411CF">
        <w:t>, and either display synchrony or asynchrony</w:t>
      </w:r>
      <w:r w:rsidR="008608A5" w:rsidRPr="00466E57">
        <w:t xml:space="preserve">. </w:t>
      </w:r>
      <w:r w:rsidR="00A15945" w:rsidRPr="00466E57">
        <w:t xml:space="preserve">To account for the serial nature of the time series data, we used </w:t>
      </w:r>
      <w:r w:rsidR="00DE0A0B" w:rsidRPr="00466E57">
        <w:t>phase scrambling</w:t>
      </w:r>
      <w:r w:rsidR="009E55AC">
        <w:t xml:space="preserve">, </w:t>
      </w:r>
      <w:r w:rsidR="00F74073">
        <w:t xml:space="preserve">a method that </w:t>
      </w:r>
      <w:r w:rsidR="009E55AC">
        <w:t xml:space="preserve">resamples </w:t>
      </w:r>
      <w:r w:rsidR="00F74073">
        <w:t xml:space="preserve">a time series </w:t>
      </w:r>
      <w:r w:rsidR="009E55AC">
        <w:t>while maintaining the mean and spectral characteristics</w:t>
      </w:r>
      <w:r w:rsidR="00F74073">
        <w:t xml:space="preserve"> of it</w:t>
      </w:r>
      <w:r w:rsidR="009E55AC">
        <w:t xml:space="preserve">, an </w:t>
      </w:r>
      <w:r w:rsidR="00DE0A0B" w:rsidRPr="00466E57">
        <w:t xml:space="preserve">effective </w:t>
      </w:r>
      <w:r w:rsidR="009E55AC">
        <w:t xml:space="preserve">method </w:t>
      </w:r>
      <w:r w:rsidR="00DE0A0B" w:rsidRPr="00466E57">
        <w:t xml:space="preserve">for statistics </w:t>
      </w:r>
      <w:r w:rsidR="00351DDB">
        <w:t>such as</w:t>
      </w:r>
      <w:r w:rsidR="00351DDB" w:rsidRPr="00466E57">
        <w:t xml:space="preserve"> </w:t>
      </w:r>
      <w:r w:rsidR="00DE0A0B" w:rsidRPr="00466E57">
        <w:t>the variance ratio t</w:t>
      </w:r>
      <w:r w:rsidR="00784868" w:rsidRPr="00466E57">
        <w:t>hat are independent of</w:t>
      </w:r>
      <w:r w:rsidR="00CD29CD" w:rsidRPr="00466E57">
        <w:t xml:space="preserve"> statistical</w:t>
      </w:r>
      <w:r w:rsidR="00784868" w:rsidRPr="00466E57">
        <w:t xml:space="preserve"> location </w:t>
      </w:r>
      <w:r w:rsidR="00CD29CD" w:rsidRPr="00466E57">
        <w:fldChar w:fldCharType="begin"/>
      </w:r>
      <w:r w:rsidR="00386741">
        <w:instrText xml:space="preserve"> ADDIN ZOTERO_ITEM CSL_CITATION {"citationID":"2o040iu8b7","properties":{"formattedCitation":"(Davison and Hinkley, 1997; Solow and Duplisea, 2007)","plainCitation":"(Davison and Hinkley, 1997; Solow and Duplisea, 2007)"},"citationItems":[{"id":1158,"uris":["http://zotero.org/users/783258/items/6XFRNC8E"],"uri":["http://zotero.org/users/783258/items/6XFRNC8E"],"itemData":{"id":1158,"type":"book","title":"Bootstrap Methods and Their Applications. Cam","publisher":"bridge University Press, Cambridge, ISBN 0-521-57391-2","source":"Google Scholar","author":[{"family":"Davison","given":"A. C."},{"family":"Hinkley","given":"D. V."}],"issued":{"date-parts":[["1997"]]}}},{"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schema":"https://github.com/citation-style-language/schema/raw/master/csl-citation.json"} </w:instrText>
      </w:r>
      <w:r w:rsidR="00CD29CD" w:rsidRPr="00466E57">
        <w:fldChar w:fldCharType="separate"/>
      </w:r>
      <w:r w:rsidR="008E5A26" w:rsidRPr="00466E57">
        <w:rPr>
          <w:noProof/>
        </w:rPr>
        <w:t>(Davison and Hinkley, 1997; Solow and Duplisea, 2007)</w:t>
      </w:r>
      <w:r w:rsidR="00CD29CD" w:rsidRPr="00466E57">
        <w:fldChar w:fldCharType="end"/>
      </w:r>
      <w:r w:rsidR="00C95663" w:rsidRPr="00466E57">
        <w:t xml:space="preserve">. </w:t>
      </w:r>
      <w:r w:rsidR="0007776B">
        <w:t>When a single</w:t>
      </w:r>
      <w:r w:rsidR="00625775">
        <w:t xml:space="preserve"> species dominates the predator</w:t>
      </w:r>
      <w:r w:rsidR="0007776B">
        <w:t xml:space="preserve"> index, but there are </w:t>
      </w:r>
      <w:r w:rsidR="00333DD1">
        <w:t>still</w:t>
      </w:r>
      <w:r w:rsidR="0007776B">
        <w:t xml:space="preserve"> many component species, </w:t>
      </w:r>
      <w:r w:rsidR="00C95663" w:rsidRPr="00466E57">
        <w:t>the null distribution</w:t>
      </w:r>
      <w:r w:rsidR="00C829E5" w:rsidRPr="00466E57">
        <w:t xml:space="preserve"> of the </w:t>
      </w:r>
      <w:r w:rsidR="006240ED">
        <w:t>variance ratio</w:t>
      </w:r>
      <w:r w:rsidR="00C95663" w:rsidRPr="00466E57">
        <w:t xml:space="preserve"> tend</w:t>
      </w:r>
      <w:r w:rsidR="00BE79AC" w:rsidRPr="00466E57">
        <w:t>ed</w:t>
      </w:r>
      <w:r w:rsidR="00C95663" w:rsidRPr="00466E57">
        <w:t xml:space="preserve"> to </w:t>
      </w:r>
      <w:r w:rsidR="00412A6B" w:rsidRPr="00466E57">
        <w:t xml:space="preserve">become extremely </w:t>
      </w:r>
      <w:r w:rsidR="00C95663" w:rsidRPr="00466E57">
        <w:t>tightly centered about one</w:t>
      </w:r>
      <w:r w:rsidR="0007776B">
        <w:t xml:space="preserve">; the variance of the sum and the sum of the variances are both </w:t>
      </w:r>
      <w:r w:rsidR="00625775">
        <w:t>nearly</w:t>
      </w:r>
      <w:r w:rsidR="0007776B">
        <w:t xml:space="preserve"> equal to the variance of the dominant species</w:t>
      </w:r>
      <w:r w:rsidR="00C95663" w:rsidRPr="00466E57">
        <w:t xml:space="preserve">. Therefore, </w:t>
      </w:r>
      <w:r w:rsidR="00412A6B" w:rsidRPr="00466E57">
        <w:t xml:space="preserve">for ease in plotting the distributions, </w:t>
      </w:r>
      <w:r w:rsidR="00C95663" w:rsidRPr="00466E57">
        <w:t xml:space="preserve">we only bootstrapped the </w:t>
      </w:r>
      <w:r w:rsidR="006240ED">
        <w:t>variance ratio</w:t>
      </w:r>
      <w:r w:rsidR="00C95663" w:rsidRPr="00466E57">
        <w:t xml:space="preserve">s </w:t>
      </w:r>
      <w:r w:rsidR="00625775">
        <w:t xml:space="preserve">of the </w:t>
      </w:r>
      <w:r w:rsidR="0007776B">
        <w:t>core predator species</w:t>
      </w:r>
      <w:r w:rsidR="004A6C50">
        <w:t xml:space="preserve"> that accounted for the top 90% of predation</w:t>
      </w:r>
      <w:r w:rsidR="0007776B">
        <w:t xml:space="preserve">. This had no qualitative impact on </w:t>
      </w:r>
      <w:r w:rsidR="0076329E">
        <w:t>results</w:t>
      </w:r>
      <w:r w:rsidR="004F57CB">
        <w:t xml:space="preserve"> beyond </w:t>
      </w:r>
      <w:r w:rsidR="0007776B">
        <w:t xml:space="preserve">the aforementioned cases. </w:t>
      </w:r>
      <w:r w:rsidR="00971C72" w:rsidRPr="00466E57">
        <w:t xml:space="preserve"> </w:t>
      </w:r>
    </w:p>
    <w:p w14:paraId="01764D28" w14:textId="4D83B526" w:rsidR="0008121F" w:rsidRPr="00466E57" w:rsidRDefault="0008121F" w:rsidP="00D62856">
      <w:pPr>
        <w:spacing w:line="480" w:lineRule="auto"/>
      </w:pPr>
      <w:r w:rsidRPr="00466E57">
        <w:tab/>
        <w:t xml:space="preserve">All analysis was done in R version 3.3.0 </w:t>
      </w:r>
      <w:r w:rsidRPr="00466E57">
        <w:fldChar w:fldCharType="begin"/>
      </w:r>
      <w:r w:rsidR="00D577C0">
        <w:instrText xml:space="preserve"> ADDIN ZOTERO_ITEM CSL_CITATION {"citationID":"1j2cp5jo64","properties":{"formattedCitation":"(R Core Team, 2016)","plainCitation":"(R Core Team, 2016)"},"citationItems":[{"id":426,"uris":["http://zotero.org/users/783258/items/PRTV72CS"],"uri":["http://zotero.org/users/783258/items/PRTV72CS"],"itemData":{"id":426,"type":"book","title":"R: A language and environment for statistical computing","publisher":"R Foundation for Statistical Computing","publisher-place":"Vienna, Austria","event-place":"Vienna, Austria","URL":"http://www.R-project.org","author":[{"family":"R Core Team","given":""}],"issued":{"date-parts":[["2016"]]}}}],"schema":"https://github.com/citation-style-language/schema/raw/master/csl-citation.json"} </w:instrText>
      </w:r>
      <w:r w:rsidRPr="00466E57">
        <w:fldChar w:fldCharType="separate"/>
      </w:r>
      <w:r w:rsidR="000F5E51" w:rsidRPr="00466E57">
        <w:rPr>
          <w:noProof/>
        </w:rPr>
        <w:t>(R Core Team, 2016)</w:t>
      </w:r>
      <w:r w:rsidRPr="00466E57">
        <w:fldChar w:fldCharType="end"/>
      </w:r>
      <w:r w:rsidRPr="00466E57">
        <w:t xml:space="preserve">. Bootstrapping was done with the boot package </w:t>
      </w:r>
      <w:r w:rsidRPr="00466E57">
        <w:fldChar w:fldCharType="begin"/>
      </w:r>
      <w:r w:rsidR="00386741">
        <w:instrText xml:space="preserve"> ADDIN ZOTERO_ITEM CSL_CITATION {"citationID":"14ijqujuk9","properties":{"formattedCitation":"(Canty and Ripley, 2016)","plainCitation":"(Canty and Ripley, 2016)"},"citationItems":[{"id":1172,"uris":["http://zotero.org/users/783258/items/I72XA2SI"],"uri":["http://zotero.org/users/783258/items/I72XA2SI"],"itemData":{"id":1172,"type":"article-journal","title":"boot: Bootstrap R (S-Plus) Functions","container-title":"R package version","volume":"1.3-18","source":"Google Scholar","shortTitle":"boot","author":[{"family":"Canty","given":"Angelo"},{"family":"Ripley","given":"B. D."}],"issued":{"date-parts":[["2016"]]}}}],"schema":"https://github.com/citation-style-language/schema/raw/master/csl-citation.json"} </w:instrText>
      </w:r>
      <w:r w:rsidRPr="00466E57">
        <w:fldChar w:fldCharType="separate"/>
      </w:r>
      <w:r w:rsidR="008E5A26" w:rsidRPr="00466E57">
        <w:rPr>
          <w:noProof/>
        </w:rPr>
        <w:t>(Canty and Ripley, 2016)</w:t>
      </w:r>
      <w:r w:rsidRPr="00466E57">
        <w:fldChar w:fldCharType="end"/>
      </w:r>
      <w:r w:rsidRPr="00466E57">
        <w:t xml:space="preserve">. </w:t>
      </w:r>
    </w:p>
    <w:p w14:paraId="12759984" w14:textId="77777777" w:rsidR="000623BF" w:rsidRPr="00466E57" w:rsidRDefault="000623BF" w:rsidP="00D62856">
      <w:pPr>
        <w:spacing w:line="480" w:lineRule="auto"/>
        <w:rPr>
          <w:b/>
        </w:rPr>
      </w:pPr>
    </w:p>
    <w:p w14:paraId="448F1839" w14:textId="77777777" w:rsidR="000623BF" w:rsidRPr="00466E57" w:rsidRDefault="000623BF" w:rsidP="00D62856">
      <w:pPr>
        <w:spacing w:line="480" w:lineRule="auto"/>
        <w:rPr>
          <w:b/>
        </w:rPr>
      </w:pPr>
      <w:r w:rsidRPr="00466E57">
        <w:rPr>
          <w:b/>
        </w:rPr>
        <w:t>Results</w:t>
      </w:r>
    </w:p>
    <w:p w14:paraId="40A1102F" w14:textId="4023A708" w:rsidR="000623BF" w:rsidRPr="00466E57" w:rsidRDefault="00557576" w:rsidP="00D62856">
      <w:pPr>
        <w:spacing w:line="480" w:lineRule="auto"/>
      </w:pPr>
      <w:r w:rsidRPr="00466E57">
        <w:tab/>
        <w:t xml:space="preserve">In the </w:t>
      </w:r>
      <w:r w:rsidR="00945497" w:rsidRPr="00466E57">
        <w:t>nearly one-third</w:t>
      </w:r>
      <w:r w:rsidRPr="00466E57">
        <w:t xml:space="preserve"> of </w:t>
      </w:r>
      <w:r w:rsidR="00CE3A47">
        <w:t>prey functional groups</w:t>
      </w:r>
      <w:r w:rsidR="00945497" w:rsidRPr="00466E57">
        <w:t xml:space="preserve"> (19/30)</w:t>
      </w:r>
      <w:r w:rsidRPr="00466E57">
        <w:t xml:space="preserve">, we had time series for species that </w:t>
      </w:r>
      <w:r w:rsidR="00BB5592" w:rsidRPr="00466E57">
        <w:t>covered</w:t>
      </w:r>
      <w:r w:rsidR="004A6D3D" w:rsidRPr="00466E57">
        <w:t xml:space="preserve"> </w:t>
      </w:r>
      <w:r w:rsidR="00351DDB">
        <w:t xml:space="preserve">predator </w:t>
      </w:r>
      <w:r w:rsidRPr="00466E57">
        <w:t xml:space="preserve">functional groups accounting for </w:t>
      </w:r>
      <w:r w:rsidR="00BB5592" w:rsidRPr="00466E57">
        <w:t xml:space="preserve">at least </w:t>
      </w:r>
      <w:r w:rsidRPr="00466E57">
        <w:t>50% of total predation mortality</w:t>
      </w:r>
      <w:r w:rsidR="00BB5592" w:rsidRPr="00466E57">
        <w:t>, as quantified in</w:t>
      </w:r>
      <w:r w:rsidRPr="00466E57">
        <w:t xml:space="preserve"> the mass balance models</w:t>
      </w:r>
      <w:r w:rsidR="00974CF9" w:rsidRPr="00466E57">
        <w:t xml:space="preserve"> (Fig. 2)</w:t>
      </w:r>
      <w:r w:rsidRPr="00466E57">
        <w:t xml:space="preserve">. </w:t>
      </w:r>
      <w:r w:rsidR="004A6D3D" w:rsidRPr="00466E57">
        <w:t>The Gulf of Maine and Georges Bank were exceptions, where gelatinous zooplankton account</w:t>
      </w:r>
      <w:r w:rsidR="0017117F">
        <w:t>ed</w:t>
      </w:r>
      <w:r w:rsidR="004A6D3D" w:rsidRPr="00466E57">
        <w:t xml:space="preserve"> for greater than 70% of predation mortality across prey </w:t>
      </w:r>
      <w:r w:rsidR="00381D9A" w:rsidRPr="00466E57">
        <w:t>functional groups</w:t>
      </w:r>
      <w:r w:rsidR="004A6D3D" w:rsidRPr="00466E57">
        <w:t xml:space="preserve"> and systems. </w:t>
      </w:r>
      <w:r w:rsidR="00D3756C">
        <w:t>Notably,</w:t>
      </w:r>
      <w:r w:rsidR="004A6D3D" w:rsidRPr="00466E57">
        <w:t xml:space="preserve"> forage species are not a significant component </w:t>
      </w:r>
      <w:r w:rsidR="00D3756C">
        <w:t xml:space="preserve">of gelatinous zooplankton diets. However, the </w:t>
      </w:r>
      <w:r w:rsidR="004A6D3D" w:rsidRPr="00466E57">
        <w:t>consumption rate</w:t>
      </w:r>
      <w:r w:rsidR="00BE79AC" w:rsidRPr="00466E57">
        <w:t xml:space="preserve"> </w:t>
      </w:r>
      <w:r w:rsidR="00D3756C">
        <w:t xml:space="preserve">of gelatinous zooplankton </w:t>
      </w:r>
      <w:r w:rsidR="00BE79AC" w:rsidRPr="00466E57">
        <w:t>in the model was</w:t>
      </w:r>
      <w:r w:rsidR="004A6D3D" w:rsidRPr="00466E57">
        <w:t xml:space="preserve"> two to three orders of magnitude </w:t>
      </w:r>
      <w:r w:rsidR="00D3756C">
        <w:t>greater</w:t>
      </w:r>
      <w:r w:rsidR="000D2D75" w:rsidRPr="00466E57">
        <w:t xml:space="preserve"> than </w:t>
      </w:r>
      <w:r w:rsidR="00D3756C">
        <w:t xml:space="preserve">that of </w:t>
      </w:r>
      <w:r w:rsidR="00BE79AC" w:rsidRPr="00466E57">
        <w:t>predatory fish</w:t>
      </w:r>
      <w:r w:rsidR="00D3756C">
        <w:t>. This caused gelatinous zooplankton to consume a large biomass of forage fish, even with a small diet fraction, and furthermore meant that gelatinous zooplankton were the chief consumers of forage fish.</w:t>
      </w:r>
      <w:r w:rsidR="004A6D3D" w:rsidRPr="00466E57">
        <w:t xml:space="preserve"> </w:t>
      </w:r>
      <w:r w:rsidR="00381D9A" w:rsidRPr="00466E57">
        <w:t>The other exceptional case</w:t>
      </w:r>
      <w:r w:rsidR="00486D45" w:rsidRPr="00466E57">
        <w:t>s</w:t>
      </w:r>
      <w:r w:rsidR="00381D9A" w:rsidRPr="00466E57">
        <w:t xml:space="preserve"> </w:t>
      </w:r>
      <w:r w:rsidR="00486D45" w:rsidRPr="00466E57">
        <w:t>were</w:t>
      </w:r>
      <w:r w:rsidR="00381D9A" w:rsidRPr="00466E57">
        <w:t xml:space="preserve"> </w:t>
      </w:r>
      <w:r w:rsidR="00D74253" w:rsidRPr="00466E57">
        <w:t xml:space="preserve">due to marine mammals: </w:t>
      </w:r>
      <w:r w:rsidR="00381D9A" w:rsidRPr="00466E57">
        <w:t>Atlantic herring in the Barents Sea where whales and seals account</w:t>
      </w:r>
      <w:r w:rsidR="00ED31FF">
        <w:t>ed</w:t>
      </w:r>
      <w:r w:rsidR="00381D9A" w:rsidRPr="00466E57">
        <w:t xml:space="preserve"> for 89% of predation</w:t>
      </w:r>
      <w:r w:rsidR="00486D45" w:rsidRPr="00466E57">
        <w:t xml:space="preserve"> and Pacific herring in the Eastern Bering Sea where seals account</w:t>
      </w:r>
      <w:r w:rsidR="00ED31FF">
        <w:t>ed</w:t>
      </w:r>
      <w:r w:rsidR="00486D45" w:rsidRPr="00466E57">
        <w:t xml:space="preserve"> for 81% of predation</w:t>
      </w:r>
      <w:r w:rsidR="00381D9A" w:rsidRPr="00466E57">
        <w:t>.</w:t>
      </w:r>
    </w:p>
    <w:p w14:paraId="2B6A6BBF" w14:textId="18C8C6C0" w:rsidR="00645BD4" w:rsidRPr="00466E57" w:rsidRDefault="00D74253" w:rsidP="00D62856">
      <w:pPr>
        <w:spacing w:line="480" w:lineRule="auto"/>
      </w:pPr>
      <w:r w:rsidRPr="00466E57">
        <w:tab/>
      </w:r>
      <w:r w:rsidR="001170B9" w:rsidRPr="00466E57">
        <w:t xml:space="preserve">The </w:t>
      </w:r>
      <w:r w:rsidR="00414E20">
        <w:t xml:space="preserve">number of </w:t>
      </w:r>
      <w:r w:rsidR="001170B9" w:rsidRPr="00466E57">
        <w:t>predation sources varied wi</w:t>
      </w:r>
      <w:r w:rsidR="00426D98">
        <w:t>dely among species and systems (Fig. 3,4)</w:t>
      </w:r>
      <w:r w:rsidR="001170B9" w:rsidRPr="00466E57">
        <w:t xml:space="preserve">. </w:t>
      </w:r>
      <w:r w:rsidR="00944AC5" w:rsidRPr="00466E57">
        <w:t>In approximately one-third (</w:t>
      </w:r>
      <w:r w:rsidR="00F57282" w:rsidRPr="00466E57">
        <w:t>9</w:t>
      </w:r>
      <w:r w:rsidR="00944AC5" w:rsidRPr="00466E57">
        <w:t>/3</w:t>
      </w:r>
      <w:r w:rsidR="00F57282" w:rsidRPr="00466E57">
        <w:t>0</w:t>
      </w:r>
      <w:r w:rsidR="00944AC5" w:rsidRPr="00466E57">
        <w:t xml:space="preserve">) of the prey species, a single predator functional group </w:t>
      </w:r>
      <w:r w:rsidR="00DD4AED" w:rsidRPr="00466E57">
        <w:t>account</w:t>
      </w:r>
      <w:r w:rsidR="00DD4AED">
        <w:t>ed</w:t>
      </w:r>
      <w:r w:rsidR="00DD4AED" w:rsidRPr="00466E57">
        <w:t xml:space="preserve"> </w:t>
      </w:r>
      <w:r w:rsidR="00944AC5" w:rsidRPr="00466E57">
        <w:t xml:space="preserve">for over 50% of predation. </w:t>
      </w:r>
      <w:r w:rsidR="00CF5978">
        <w:t>Five of those nine functional groups were composed of a single species, underscoring that predation mortality can come from a small number of species</w:t>
      </w:r>
      <w:r w:rsidR="00C20579" w:rsidRPr="00466E57">
        <w:t>.</w:t>
      </w:r>
      <w:r w:rsidR="00601267">
        <w:t xml:space="preserve"> </w:t>
      </w:r>
      <w:r w:rsidR="00601267" w:rsidRPr="00466E57">
        <w:t>Four prey functional groups had a single predator account for at least 90% of the aver</w:t>
      </w:r>
      <w:r w:rsidR="00601267">
        <w:t>age total predator index (which only includes predators for which there is time series data, Fig. 4). These were</w:t>
      </w:r>
      <w:r w:rsidR="00E67051">
        <w:t xml:space="preserve"> Baltic Sea sprat (Atlantic </w:t>
      </w:r>
      <w:r w:rsidR="00601267" w:rsidRPr="00466E57">
        <w:t>cod</w:t>
      </w:r>
      <w:r w:rsidR="00E67051">
        <w:t xml:space="preserve"> are the predator)</w:t>
      </w:r>
      <w:r w:rsidR="00601267">
        <w:t>,</w:t>
      </w:r>
      <w:r w:rsidR="00601267" w:rsidRPr="00466E57">
        <w:t xml:space="preserve"> both sand lance and other small </w:t>
      </w:r>
      <w:proofErr w:type="spellStart"/>
      <w:r w:rsidR="00601267" w:rsidRPr="00466E57">
        <w:t>pelagics</w:t>
      </w:r>
      <w:proofErr w:type="spellEnd"/>
      <w:r w:rsidR="00601267" w:rsidRPr="00466E57">
        <w:t xml:space="preserve"> in the Eastern </w:t>
      </w:r>
      <w:proofErr w:type="spellStart"/>
      <w:r w:rsidR="00601267" w:rsidRPr="00466E57">
        <w:t>Scotian</w:t>
      </w:r>
      <w:proofErr w:type="spellEnd"/>
      <w:r w:rsidR="00601267" w:rsidRPr="00466E57">
        <w:t xml:space="preserve"> Shelf</w:t>
      </w:r>
      <w:r w:rsidR="00E67051">
        <w:t xml:space="preserve"> (Grey seals)</w:t>
      </w:r>
      <w:r w:rsidR="00601267" w:rsidRPr="00466E57">
        <w:t>, and Pacific herring in the Gulf of Alaska</w:t>
      </w:r>
      <w:r w:rsidR="00E67051">
        <w:t xml:space="preserve"> (</w:t>
      </w:r>
      <w:proofErr w:type="spellStart"/>
      <w:r w:rsidR="00E67051">
        <w:t>Arrowtooth</w:t>
      </w:r>
      <w:proofErr w:type="spellEnd"/>
      <w:r w:rsidR="00E67051">
        <w:t xml:space="preserve"> flounder)</w:t>
      </w:r>
      <w:r w:rsidR="00601267" w:rsidRPr="00466E57">
        <w:t>.</w:t>
      </w:r>
      <w:r w:rsidR="00601267" w:rsidRPr="00601267">
        <w:t xml:space="preserve"> </w:t>
      </w:r>
      <w:r w:rsidR="00601267" w:rsidRPr="00466E57">
        <w:t xml:space="preserve">The North Sea tended to have predation that was </w:t>
      </w:r>
      <w:r w:rsidR="00E67051">
        <w:t xml:space="preserve">most </w:t>
      </w:r>
      <w:r w:rsidR="00601267" w:rsidRPr="00466E57">
        <w:t>evenly distributed, with no predator group accounting for more than a quarter of the total</w:t>
      </w:r>
      <w:r w:rsidR="00601267">
        <w:t xml:space="preserve"> in any prey group</w:t>
      </w:r>
      <w:r w:rsidR="00E15820">
        <w:t>, based on the static analyses</w:t>
      </w:r>
      <w:r w:rsidR="00601267" w:rsidRPr="00466E57">
        <w:t xml:space="preserve">. </w:t>
      </w:r>
    </w:p>
    <w:p w14:paraId="3245999B" w14:textId="616E869E" w:rsidR="00186EFC" w:rsidRDefault="00827494" w:rsidP="00D62856">
      <w:pPr>
        <w:spacing w:line="480" w:lineRule="auto"/>
      </w:pPr>
      <w:r>
        <w:tab/>
      </w:r>
      <w:r w:rsidR="00657D30">
        <w:t xml:space="preserve">Across ecosystems, on average, predator populations </w:t>
      </w:r>
      <w:r w:rsidR="00E327A5">
        <w:t>were</w:t>
      </w:r>
      <w:r w:rsidR="00657D30">
        <w:t xml:space="preserve"> statistically independent </w:t>
      </w:r>
      <w:r w:rsidR="004F57CB">
        <w:t>from one another</w:t>
      </w:r>
      <w:r w:rsidR="00C30410">
        <w:t xml:space="preserve"> </w:t>
      </w:r>
      <w:r w:rsidR="00657D30">
        <w:t>(Fig. 5</w:t>
      </w:r>
      <w:r w:rsidR="00844636">
        <w:t xml:space="preserve">). </w:t>
      </w:r>
      <w:r w:rsidR="00216A41">
        <w:t>Correlation</w:t>
      </w:r>
      <w:r w:rsidR="00427074">
        <w:t xml:space="preserve"> among predators causes the variance ratio to deviate from one, </w:t>
      </w:r>
      <w:r w:rsidR="00D5692D">
        <w:t xml:space="preserve">but </w:t>
      </w:r>
      <w:r w:rsidR="00427074">
        <w:t>this deviation is amplified as the number of species increases. Thus,</w:t>
      </w:r>
      <w:r w:rsidR="00186EFC">
        <w:t xml:space="preserve"> the same </w:t>
      </w:r>
      <w:r w:rsidR="00686582">
        <w:t xml:space="preserve">average </w:t>
      </w:r>
      <w:r w:rsidR="00186EFC">
        <w:t xml:space="preserve">correlation strength among species will </w:t>
      </w:r>
      <w:r w:rsidR="00216A41">
        <w:t>result in</w:t>
      </w:r>
      <w:r w:rsidR="00186EFC">
        <w:t xml:space="preserve"> a variance ratio </w:t>
      </w:r>
      <w:r w:rsidR="00BD1D19">
        <w:t xml:space="preserve">farther from one </w:t>
      </w:r>
      <w:r w:rsidR="00454D05">
        <w:t>in</w:t>
      </w:r>
      <w:r w:rsidR="00C30410">
        <w:t xml:space="preserve"> systems with more species. A</w:t>
      </w:r>
      <w:r w:rsidR="00186EFC">
        <w:t xml:space="preserve"> consistent pattern of synchrony or asynchrony across assemblages is</w:t>
      </w:r>
      <w:r w:rsidR="00216A41">
        <w:t xml:space="preserve"> best</w:t>
      </w:r>
      <w:r w:rsidR="00186EFC">
        <w:t xml:space="preserve"> indicated by a positively or negatively sloping relationship between the variance factor and species richness. </w:t>
      </w:r>
      <w:r w:rsidR="00D5692D">
        <w:t xml:space="preserve">However, we saw no </w:t>
      </w:r>
      <w:r w:rsidR="00E327A5">
        <w:t xml:space="preserve">significant </w:t>
      </w:r>
      <w:r w:rsidR="00452335">
        <w:t xml:space="preserve">slope </w:t>
      </w:r>
      <w:r w:rsidR="00D5692D">
        <w:t xml:space="preserve">in the relationship between the variance factor and species richness, indicating </w:t>
      </w:r>
      <w:r w:rsidR="002D25E1">
        <w:t>no consistent pattern of synchrony or asynchrony</w:t>
      </w:r>
      <w:r w:rsidR="00452335">
        <w:t xml:space="preserve"> </w:t>
      </w:r>
      <w:r w:rsidR="00BD1D19">
        <w:t xml:space="preserve">(all species slope = -0.004, </w:t>
      </w:r>
      <w:r w:rsidR="00BD1D19" w:rsidRPr="00827494">
        <w:rPr>
          <w:i/>
        </w:rPr>
        <w:t>P</w:t>
      </w:r>
      <w:r w:rsidR="00BD1D19">
        <w:rPr>
          <w:i/>
        </w:rPr>
        <w:t xml:space="preserve"> </w:t>
      </w:r>
      <w:r w:rsidR="00BD1D19">
        <w:t xml:space="preserve">= 0.434; core species slope = -0.013, </w:t>
      </w:r>
      <w:r w:rsidR="00BD1D19">
        <w:rPr>
          <w:i/>
        </w:rPr>
        <w:t>P</w:t>
      </w:r>
      <w:r w:rsidR="00BD1D19">
        <w:t xml:space="preserve"> = 0.549)</w:t>
      </w:r>
      <w:r w:rsidR="00D61D57">
        <w:t>.</w:t>
      </w:r>
      <w:r w:rsidR="00844636">
        <w:t xml:space="preserve"> </w:t>
      </w:r>
      <w:r w:rsidR="005D62E8">
        <w:t>Furthermore, t</w:t>
      </w:r>
      <w:r w:rsidR="00844636">
        <w:t>he mean of both sets of varian</w:t>
      </w:r>
      <w:r w:rsidR="00197DB6">
        <w:t>ce ratios was approximately one</w:t>
      </w:r>
      <w:r w:rsidR="00844636">
        <w:t xml:space="preserve"> </w:t>
      </w:r>
      <w:r w:rsidR="00197DB6">
        <w:t>(</w:t>
      </w:r>
      <w:r w:rsidR="00844636">
        <w:t>1.02 and 0.99 for all predators and core predators, respectively</w:t>
      </w:r>
      <w:r w:rsidR="00197DB6">
        <w:t>)</w:t>
      </w:r>
      <w:r w:rsidR="00452335">
        <w:t>, indicating</w:t>
      </w:r>
      <w:r w:rsidR="00E327A5">
        <w:t xml:space="preserve"> an even balance between synchronous and asynchronous assemblages</w:t>
      </w:r>
      <w:r w:rsidR="00844636">
        <w:t>.</w:t>
      </w:r>
    </w:p>
    <w:p w14:paraId="04F28110" w14:textId="29F13E92" w:rsidR="008C278E" w:rsidRDefault="002071B7" w:rsidP="00D62856">
      <w:pPr>
        <w:spacing w:line="480" w:lineRule="auto"/>
      </w:pPr>
      <w:r>
        <w:tab/>
      </w:r>
      <w:r w:rsidR="002970D2">
        <w:t xml:space="preserve">Testing the null hypothesis that predator populations </w:t>
      </w:r>
      <w:r w:rsidR="002D4D38">
        <w:t xml:space="preserve">vary independently </w:t>
      </w:r>
      <w:r w:rsidR="00EA0730">
        <w:t xml:space="preserve">of one another </w:t>
      </w:r>
      <w:r w:rsidR="002970D2">
        <w:t xml:space="preserve">further </w:t>
      </w:r>
      <w:r w:rsidR="00B17504">
        <w:t>supported the conclusion</w:t>
      </w:r>
      <w:r w:rsidR="002970D2">
        <w:t xml:space="preserve"> that</w:t>
      </w:r>
      <w:r w:rsidR="002D4D38">
        <w:t xml:space="preserve">, </w:t>
      </w:r>
      <w:r w:rsidR="00EA0730">
        <w:t xml:space="preserve">in </w:t>
      </w:r>
      <w:r w:rsidR="002D4D38">
        <w:t>most assemblages,</w:t>
      </w:r>
      <w:r w:rsidR="002970D2">
        <w:t xml:space="preserve"> they</w:t>
      </w:r>
      <w:r w:rsidR="002D4D38">
        <w:t xml:space="preserve"> do</w:t>
      </w:r>
      <w:r w:rsidR="002970D2">
        <w:t xml:space="preserve">. </w:t>
      </w:r>
      <w:r w:rsidR="00B17504">
        <w:t xml:space="preserve">When we bootstrapped components of the predator index </w:t>
      </w:r>
      <w:r w:rsidR="005A20AA">
        <w:t xml:space="preserve">under the null assumption that populations are </w:t>
      </w:r>
      <w:r w:rsidR="00B17504">
        <w:t xml:space="preserve">independent (i.e., forced the theoretical variance </w:t>
      </w:r>
      <w:r w:rsidR="0053290D">
        <w:t>ratio</w:t>
      </w:r>
      <w:r w:rsidR="00DB501E">
        <w:t>s of the bootstrapped assemblages</w:t>
      </w:r>
      <w:r w:rsidR="0053290D">
        <w:t xml:space="preserve"> </w:t>
      </w:r>
      <w:r w:rsidR="00B17504">
        <w:t xml:space="preserve">to be one), </w:t>
      </w:r>
      <w:r w:rsidR="00C4188D">
        <w:t>the observed variance ratios usually fell well within the d</w:t>
      </w:r>
      <w:r w:rsidR="005A20AA">
        <w:t>istribution of bootstrapped variance ratios (Fig. 6).</w:t>
      </w:r>
      <w:r w:rsidR="004C5F6B">
        <w:t xml:space="preserve"> In 21 out of 30 assemblages, the observed variance ratio was within the middle 90% of the bootstrapped distribution.</w:t>
      </w:r>
      <w:r w:rsidR="005A20AA">
        <w:t xml:space="preserve"> </w:t>
      </w:r>
      <w:r w:rsidR="00622712">
        <w:t xml:space="preserve">When predator species are independent of one another, </w:t>
      </w:r>
      <w:r w:rsidR="008C278E">
        <w:t xml:space="preserve">there is a stabilizing effect of predator diversity on the total predator index; however, the data do not provide consistent cross-system support for </w:t>
      </w:r>
      <w:r w:rsidR="00851207">
        <w:t xml:space="preserve">further stabilization through </w:t>
      </w:r>
      <w:r w:rsidR="008C278E">
        <w:t xml:space="preserve">compensatory dynamics. </w:t>
      </w:r>
    </w:p>
    <w:p w14:paraId="23228293" w14:textId="4CFA52A7" w:rsidR="002071B7" w:rsidRDefault="004C5F6B" w:rsidP="00D62856">
      <w:pPr>
        <w:spacing w:line="480" w:lineRule="auto"/>
      </w:pPr>
      <w:r>
        <w:tab/>
      </w:r>
      <w:r w:rsidR="00CC3124">
        <w:t>Predator a</w:t>
      </w:r>
      <w:r>
        <w:t>ssemblages that were not statistically independent were mainly, though not entirely, clustered by ecosystem</w:t>
      </w:r>
      <w:r w:rsidR="00206BE0">
        <w:t xml:space="preserve"> (Fig. 6)</w:t>
      </w:r>
      <w:r>
        <w:t xml:space="preserve">. </w:t>
      </w:r>
      <w:r w:rsidR="00206BE0">
        <w:t xml:space="preserve">Of the </w:t>
      </w:r>
      <w:r w:rsidR="008810F1">
        <w:t xml:space="preserve">nine </w:t>
      </w:r>
      <w:r w:rsidR="00420526">
        <w:t xml:space="preserve">non-independent </w:t>
      </w:r>
      <w:r w:rsidR="008810F1">
        <w:t xml:space="preserve">predator assemblages, four came from the Eastern Bering Sea, where </w:t>
      </w:r>
      <w:r w:rsidR="00420526">
        <w:t xml:space="preserve">all four </w:t>
      </w:r>
      <w:r w:rsidR="008810F1">
        <w:t xml:space="preserve">variance ratios were significantly less than one (asynchronous), and four came from the North Sea, where </w:t>
      </w:r>
      <w:r w:rsidR="00420526">
        <w:t xml:space="preserve">all four </w:t>
      </w:r>
      <w:r w:rsidR="008810F1">
        <w:t xml:space="preserve">variance ratios were significantly greater than one (synchronous). </w:t>
      </w:r>
      <w:r w:rsidR="00A07F7F">
        <w:t>Thus, exceptions to the pattern of independence among predators tend</w:t>
      </w:r>
      <w:r w:rsidR="00630FEC">
        <w:t>ed</w:t>
      </w:r>
      <w:r w:rsidR="00A07F7F">
        <w:t xml:space="preserve"> to occur by ecosystem rather than by prey functional group. This is likely in part because predator assemblages on different prey functional groups in the same ecosystem </w:t>
      </w:r>
      <w:r w:rsidR="00630FEC">
        <w:t xml:space="preserve">were </w:t>
      </w:r>
      <w:r w:rsidR="00A07F7F">
        <w:t xml:space="preserve">composed of the same set of biomass time series, only weighted differently. </w:t>
      </w:r>
      <w:r w:rsidR="00AA3535">
        <w:t>T</w:t>
      </w:r>
      <w:r w:rsidR="00420526">
        <w:t>he final non-independent assemblage was</w:t>
      </w:r>
      <w:r w:rsidR="002354DF">
        <w:t xml:space="preserve"> </w:t>
      </w:r>
      <w:proofErr w:type="spellStart"/>
      <w:r w:rsidR="00420526">
        <w:t>planktivorous</w:t>
      </w:r>
      <w:proofErr w:type="spellEnd"/>
      <w:r w:rsidR="00420526">
        <w:t xml:space="preserve"> small </w:t>
      </w:r>
      <w:proofErr w:type="spellStart"/>
      <w:r w:rsidR="00420526">
        <w:t>pelagics</w:t>
      </w:r>
      <w:proofErr w:type="spellEnd"/>
      <w:r w:rsidR="00420526">
        <w:t xml:space="preserve"> in the Northern Gulf of St. Lawrence</w:t>
      </w:r>
      <w:r w:rsidR="00DC5D2D">
        <w:t xml:space="preserve"> (synchronous)</w:t>
      </w:r>
      <w:r w:rsidR="00420526">
        <w:t xml:space="preserve">. </w:t>
      </w:r>
      <w:r w:rsidR="008C278E">
        <w:t xml:space="preserve">Notably, </w:t>
      </w:r>
      <w:r w:rsidR="00206BE0">
        <w:t xml:space="preserve">the other assemblages in </w:t>
      </w:r>
      <w:r w:rsidR="00E17795">
        <w:t xml:space="preserve">the Northern Gulf of St. Lawrence </w:t>
      </w:r>
      <w:r w:rsidR="00206BE0">
        <w:t>were weakly asynchronous.</w:t>
      </w:r>
      <w:r w:rsidR="00A07F7F">
        <w:t xml:space="preserve"> Therefore</w:t>
      </w:r>
      <w:r w:rsidR="00206BE0">
        <w:t xml:space="preserve">, </w:t>
      </w:r>
      <w:r w:rsidR="00076269">
        <w:t xml:space="preserve">exceptions to independent predator assemblages can also occur for </w:t>
      </w:r>
      <w:r w:rsidR="00206BE0">
        <w:t xml:space="preserve">individual </w:t>
      </w:r>
      <w:r w:rsidR="00B337C5">
        <w:t xml:space="preserve">prey </w:t>
      </w:r>
      <w:r w:rsidR="00206BE0">
        <w:t>functional groups.</w:t>
      </w:r>
    </w:p>
    <w:p w14:paraId="6CA152EB" w14:textId="75FA9B7E" w:rsidR="00D73456" w:rsidRDefault="006549DA" w:rsidP="00D62856">
      <w:pPr>
        <w:spacing w:line="480" w:lineRule="auto"/>
        <w:ind w:firstLine="720"/>
      </w:pPr>
      <w:r>
        <w:t xml:space="preserve">One key limitation of static models is that systems can undergo major changes that are not reflected </w:t>
      </w:r>
      <w:r w:rsidR="008167B2">
        <w:t xml:space="preserve">in the model </w:t>
      </w:r>
      <w:r>
        <w:t xml:space="preserve">and </w:t>
      </w:r>
      <w:r w:rsidR="008167B2">
        <w:t xml:space="preserve">that </w:t>
      </w:r>
      <w:r>
        <w:t xml:space="preserve">therefore lead to inconsistencies in the results. </w:t>
      </w:r>
      <w:r w:rsidR="00A735CF">
        <w:t xml:space="preserve">The </w:t>
      </w:r>
      <w:proofErr w:type="spellStart"/>
      <w:r w:rsidR="00A735CF">
        <w:t>Scotian</w:t>
      </w:r>
      <w:proofErr w:type="spellEnd"/>
      <w:r w:rsidR="00A735CF">
        <w:t xml:space="preserve"> Shelf and Gulf of St. Lawrence are both systems that experienced major shifts </w:t>
      </w:r>
      <w:r w:rsidR="007A0F15">
        <w:t>during</w:t>
      </w:r>
      <w:r w:rsidR="00A735CF">
        <w:t xml:space="preserve"> the collapse of </w:t>
      </w:r>
      <w:r w:rsidR="006145AF">
        <w:t xml:space="preserve">Atlantic </w:t>
      </w:r>
      <w:r w:rsidR="00A735CF">
        <w:t xml:space="preserve">cod. </w:t>
      </w:r>
      <w:r w:rsidR="00D73456" w:rsidRPr="00466E57">
        <w:t xml:space="preserve">In the Eastern </w:t>
      </w:r>
      <w:proofErr w:type="spellStart"/>
      <w:r w:rsidR="00D73456" w:rsidRPr="00466E57">
        <w:t>Scotian</w:t>
      </w:r>
      <w:proofErr w:type="spellEnd"/>
      <w:r w:rsidR="00D73456" w:rsidRPr="00466E57">
        <w:t xml:space="preserve"> Shelf, </w:t>
      </w:r>
      <w:r w:rsidR="0021545E">
        <w:t xml:space="preserve">the time series of biomasses used in the dynamic analysis </w:t>
      </w:r>
      <w:r w:rsidR="00D73456" w:rsidRPr="00466E57">
        <w:t xml:space="preserve">indicated that grey seals account for an overwhelming amount of predation throughout the time period (Fig. </w:t>
      </w:r>
      <w:r w:rsidR="00D73456">
        <w:t>4</w:t>
      </w:r>
      <w:r w:rsidR="00D73456" w:rsidRPr="00466E57">
        <w:t>). However, using the equilibrium b</w:t>
      </w:r>
      <w:r w:rsidR="00B17520">
        <w:t>iomasses in the food web model, as we did</w:t>
      </w:r>
      <w:r w:rsidR="0021545E">
        <w:t xml:space="preserve"> in the static analysis, </w:t>
      </w:r>
      <w:r w:rsidR="00D73456" w:rsidRPr="00466E57">
        <w:t xml:space="preserve">seals account for only 15% (Northern sand lance) and 2% (Small </w:t>
      </w:r>
      <w:proofErr w:type="spellStart"/>
      <w:r w:rsidR="00D73456" w:rsidRPr="00466E57">
        <w:t>pelagics</w:t>
      </w:r>
      <w:proofErr w:type="spellEnd"/>
      <w:r w:rsidR="00D73456" w:rsidRPr="00466E57">
        <w:t>) of the predation.</w:t>
      </w:r>
      <w:r w:rsidR="00D73456">
        <w:t xml:space="preserve"> </w:t>
      </w:r>
      <w:r w:rsidR="002E2E5E">
        <w:t>Thus, the model biomass for the reference years (1995-2000) does not match our available seal</w:t>
      </w:r>
      <w:r w:rsidR="00B17520">
        <w:t xml:space="preserve"> biomass</w:t>
      </w:r>
      <w:r w:rsidR="002E2E5E">
        <w:t xml:space="preserve"> for that same time period, perhaps due to new assessments of seal biomass </w:t>
      </w:r>
      <w:r w:rsidR="001D0511">
        <w:t xml:space="preserve">that have become </w:t>
      </w:r>
      <w:r w:rsidR="002E2E5E">
        <w:t>available sinc</w:t>
      </w:r>
      <w:r w:rsidR="00CE6F22">
        <w:t>e construction of the model. I</w:t>
      </w:r>
      <w:r w:rsidR="002E2E5E">
        <w:t xml:space="preserve">t is </w:t>
      </w:r>
      <w:r w:rsidR="00CE6F22">
        <w:t xml:space="preserve">also </w:t>
      </w:r>
      <w:r w:rsidR="002E2E5E">
        <w:t xml:space="preserve">likely that such a substantial change in biomass has been associated with changes in consumption patterns. </w:t>
      </w:r>
      <w:r w:rsidR="00D73456">
        <w:t xml:space="preserve">The Southern Gulf of St. Lawrence actually had food web models built both before and after the collapse. While </w:t>
      </w:r>
      <w:r>
        <w:t>results for three of the prey functional groups were</w:t>
      </w:r>
      <w:r w:rsidR="00D73456">
        <w:t xml:space="preserve"> robust to choice of time period, the predator assemblage for flounders was </w:t>
      </w:r>
      <w:r>
        <w:t xml:space="preserve">not </w:t>
      </w:r>
      <w:r w:rsidR="00D73456">
        <w:t xml:space="preserve">(supplementary materials). The number of core predators </w:t>
      </w:r>
      <w:r>
        <w:t xml:space="preserve">of flounders </w:t>
      </w:r>
      <w:r w:rsidR="004E1AD5">
        <w:t>(</w:t>
      </w:r>
      <w:r w:rsidR="006B6F35">
        <w:t xml:space="preserve">from the </w:t>
      </w:r>
      <w:r w:rsidR="004E1AD5">
        <w:t xml:space="preserve">dynamic analysis) </w:t>
      </w:r>
      <w:r w:rsidR="00D04644">
        <w:t>was</w:t>
      </w:r>
      <w:r w:rsidR="00D73456">
        <w:t xml:space="preserve"> six</w:t>
      </w:r>
      <w:r w:rsidR="00D04644">
        <w:t xml:space="preserve"> for the model</w:t>
      </w:r>
      <w:r w:rsidR="00D73456">
        <w:t xml:space="preserve"> before the collapse </w:t>
      </w:r>
      <w:r w:rsidR="00D04644">
        <w:t xml:space="preserve">and only </w:t>
      </w:r>
      <w:r w:rsidR="00D73456">
        <w:t xml:space="preserve">four </w:t>
      </w:r>
      <w:r w:rsidR="00D04644">
        <w:t xml:space="preserve">for the model </w:t>
      </w:r>
      <w:r w:rsidR="00D73456">
        <w:t>after</w:t>
      </w:r>
      <w:r w:rsidR="00A735CF">
        <w:t>, largely because of the increased role of seals</w:t>
      </w:r>
      <w:r w:rsidR="00D04644">
        <w:t>. T</w:t>
      </w:r>
      <w:r w:rsidR="00D73456">
        <w:t xml:space="preserve">he variance ratio </w:t>
      </w:r>
      <w:r w:rsidR="00D04644">
        <w:t xml:space="preserve">based on the model before the collapse was </w:t>
      </w:r>
      <w:r w:rsidR="00D73456">
        <w:t>less than one (asynchronous, variability is dampened)</w:t>
      </w:r>
      <w:r w:rsidR="00D04644">
        <w:t>, whereas based on the model after the collapse it was</w:t>
      </w:r>
      <w:r w:rsidR="00D73456">
        <w:t xml:space="preserve"> greater than one (synchronous, variability is magnified), though neither variance ratio </w:t>
      </w:r>
      <w:r w:rsidR="004D6553">
        <w:t xml:space="preserve">was </w:t>
      </w:r>
      <w:r w:rsidR="00D73456">
        <w:t>significantly outside of the bootstrapped distribution</w:t>
      </w:r>
      <w:r w:rsidR="0051085D">
        <w:t>s</w:t>
      </w:r>
      <w:r w:rsidR="00D73456">
        <w:t xml:space="preserve">. </w:t>
      </w:r>
    </w:p>
    <w:p w14:paraId="1120897A" w14:textId="77777777" w:rsidR="00FB3038" w:rsidRPr="00466E57" w:rsidRDefault="00FB3038" w:rsidP="00D62856">
      <w:pPr>
        <w:spacing w:line="480" w:lineRule="auto"/>
      </w:pPr>
    </w:p>
    <w:p w14:paraId="7DF6ADDE" w14:textId="77777777" w:rsidR="00824F78" w:rsidRPr="00466E57" w:rsidRDefault="00824F78" w:rsidP="00D62856">
      <w:pPr>
        <w:spacing w:line="480" w:lineRule="auto"/>
        <w:rPr>
          <w:b/>
        </w:rPr>
      </w:pPr>
      <w:r w:rsidRPr="00466E57">
        <w:rPr>
          <w:b/>
        </w:rPr>
        <w:t>Discussion</w:t>
      </w:r>
    </w:p>
    <w:p w14:paraId="4E9F5C47" w14:textId="471BF67A" w:rsidR="00E0504D" w:rsidRPr="00466E57" w:rsidRDefault="003521DE" w:rsidP="00D62856">
      <w:pPr>
        <w:spacing w:line="480" w:lineRule="auto"/>
        <w:ind w:firstLine="720"/>
      </w:pPr>
      <w:r>
        <w:t>W</w:t>
      </w:r>
      <w:r w:rsidR="00EB66D6" w:rsidRPr="00466E57">
        <w:t xml:space="preserve">e found </w:t>
      </w:r>
      <w:r w:rsidR="000D4700">
        <w:t>evidence supporting the hypothesis</w:t>
      </w:r>
      <w:r w:rsidR="00380550">
        <w:t xml:space="preserve"> </w:t>
      </w:r>
      <w:r w:rsidR="00EB66D6" w:rsidRPr="00466E57">
        <w:t xml:space="preserve">that </w:t>
      </w:r>
      <w:r w:rsidR="00534FD1">
        <w:t xml:space="preserve">when predator assemblages are diverse, the </w:t>
      </w:r>
      <w:r w:rsidR="00816D8C" w:rsidRPr="00466E57">
        <w:t>independently fluctuating predator populations</w:t>
      </w:r>
      <w:r w:rsidR="005C6DC0" w:rsidRPr="00466E57">
        <w:t xml:space="preserve"> </w:t>
      </w:r>
      <w:r w:rsidR="006A7A60">
        <w:t xml:space="preserve">generally </w:t>
      </w:r>
      <w:r w:rsidR="00816D8C" w:rsidRPr="00466E57">
        <w:t>stabilize</w:t>
      </w:r>
      <w:r w:rsidR="00687205" w:rsidRPr="00466E57">
        <w:t xml:space="preserve"> the </w:t>
      </w:r>
      <w:r w:rsidR="005E0C8F" w:rsidRPr="00466E57">
        <w:t xml:space="preserve">amount </w:t>
      </w:r>
      <w:r w:rsidR="00687205" w:rsidRPr="00466E57">
        <w:t xml:space="preserve">of predation </w:t>
      </w:r>
      <w:r w:rsidR="005E0C8F" w:rsidRPr="00466E57">
        <w:t xml:space="preserve">that </w:t>
      </w:r>
      <w:r w:rsidR="00534FD1">
        <w:t xml:space="preserve">populations at </w:t>
      </w:r>
      <w:r w:rsidR="00687205" w:rsidRPr="00466E57">
        <w:t>lower trophic level</w:t>
      </w:r>
      <w:r w:rsidR="00534FD1">
        <w:t>s</w:t>
      </w:r>
      <w:r w:rsidR="00687205" w:rsidRPr="00466E57">
        <w:t xml:space="preserve"> </w:t>
      </w:r>
      <w:r w:rsidR="005E0C8F" w:rsidRPr="00466E57">
        <w:t>experience</w:t>
      </w:r>
      <w:r>
        <w:t xml:space="preserve">; however, </w:t>
      </w:r>
      <w:r w:rsidR="00395217" w:rsidRPr="00466E57">
        <w:t xml:space="preserve">this was not </w:t>
      </w:r>
      <w:r w:rsidR="009C628D">
        <w:t>uniformly</w:t>
      </w:r>
      <w:r w:rsidR="00067A4E">
        <w:t xml:space="preserve"> the case. However, w</w:t>
      </w:r>
      <w:r w:rsidR="00395217" w:rsidRPr="00466E57">
        <w:t xml:space="preserve">e </w:t>
      </w:r>
      <w:r w:rsidR="001F2D54">
        <w:t>observed</w:t>
      </w:r>
      <w:r w:rsidR="00395217" w:rsidRPr="00466E57">
        <w:t xml:space="preserve"> one system (North Sea) where predator populations were synchronous and thus predator diversity </w:t>
      </w:r>
      <w:r w:rsidR="001F05EC">
        <w:t>amplified variability in</w:t>
      </w:r>
      <w:r w:rsidR="00395217" w:rsidRPr="00466E57">
        <w:t xml:space="preserve"> the total predation. </w:t>
      </w:r>
      <w:r w:rsidR="00033B05">
        <w:t xml:space="preserve">This synchronicity could be due to a similar fishing history or a </w:t>
      </w:r>
      <w:r w:rsidR="00067A4E">
        <w:t xml:space="preserve">shared </w:t>
      </w:r>
      <w:r w:rsidR="00033B05">
        <w:t>resp</w:t>
      </w:r>
      <w:r w:rsidR="00595204">
        <w:t>onse to an environmental dri</w:t>
      </w:r>
      <w:r w:rsidR="00216A41">
        <w:t>ver</w:t>
      </w:r>
      <w:r w:rsidR="00FF3676">
        <w:t xml:space="preserve">. We </w:t>
      </w:r>
      <w:r w:rsidR="00395217" w:rsidRPr="00466E57">
        <w:t>also found one system (Eastern Bering Sea) where predator populations were asynchronous</w:t>
      </w:r>
      <w:r w:rsidR="007C1CF7">
        <w:t xml:space="preserve">, a pattern consistent with </w:t>
      </w:r>
      <w:r w:rsidR="000B7F36">
        <w:t xml:space="preserve">the hypothesis of </w:t>
      </w:r>
      <w:r w:rsidR="007C1CF7">
        <w:t>compensatory dynamics</w:t>
      </w:r>
      <w:r w:rsidR="00395217" w:rsidRPr="00466E57">
        <w:t xml:space="preserve">. </w:t>
      </w:r>
      <w:r w:rsidR="001F2D54">
        <w:t xml:space="preserve">Finally, there were </w:t>
      </w:r>
      <w:r w:rsidR="00C07E27">
        <w:t xml:space="preserve">several </w:t>
      </w:r>
      <w:r w:rsidR="000B6538">
        <w:t>cases across systems where</w:t>
      </w:r>
      <w:r w:rsidR="00735DB6">
        <w:t xml:space="preserve"> a single species dominated the predator assemblage so that the variability of the assemblage was </w:t>
      </w:r>
      <w:r w:rsidR="00EE6123">
        <w:t xml:space="preserve">similar </w:t>
      </w:r>
      <w:r w:rsidR="00735DB6">
        <w:t xml:space="preserve">to the variability of the </w:t>
      </w:r>
      <w:r w:rsidR="00EE6123">
        <w:t xml:space="preserve">dominant </w:t>
      </w:r>
      <w:r w:rsidR="00A720A0">
        <w:t>predator</w:t>
      </w:r>
      <w:r w:rsidR="000B6538">
        <w:t xml:space="preserve">. </w:t>
      </w:r>
      <w:r w:rsidR="006F1C3D" w:rsidRPr="00466E57">
        <w:t xml:space="preserve">Therefore, </w:t>
      </w:r>
      <w:r w:rsidR="00467A83">
        <w:t xml:space="preserve">while </w:t>
      </w:r>
      <w:r w:rsidR="00937C2E">
        <w:t xml:space="preserve">the idea of statistical averaging (i.e., summing independent time series) can largely explain </w:t>
      </w:r>
      <w:r w:rsidR="001F2D54">
        <w:t>characteristics of predator assemblage variability</w:t>
      </w:r>
      <w:r w:rsidR="006F1C3D" w:rsidRPr="00466E57">
        <w:t>,</w:t>
      </w:r>
      <w:r w:rsidR="00C34CE9" w:rsidRPr="00466E57">
        <w:t xml:space="preserve"> </w:t>
      </w:r>
      <w:r w:rsidR="00420D5D">
        <w:t xml:space="preserve">there are </w:t>
      </w:r>
      <w:r w:rsidR="00ED504D">
        <w:t xml:space="preserve">few </w:t>
      </w:r>
      <w:r w:rsidR="00420D5D">
        <w:t xml:space="preserve">universal rules in ecology, and understanding </w:t>
      </w:r>
      <w:r w:rsidR="00C34CE9" w:rsidRPr="00466E57">
        <w:t xml:space="preserve">individual </w:t>
      </w:r>
      <w:r w:rsidR="00420D5D">
        <w:t xml:space="preserve">communities </w:t>
      </w:r>
      <w:r w:rsidR="00C34CE9" w:rsidRPr="00466E57">
        <w:t>will always be</w:t>
      </w:r>
      <w:r w:rsidR="00EB66D6" w:rsidRPr="00466E57">
        <w:t xml:space="preserve"> crucial</w:t>
      </w:r>
      <w:r w:rsidR="00C34CE9" w:rsidRPr="00466E57">
        <w:t xml:space="preserve">. </w:t>
      </w:r>
      <w:r w:rsidR="00467B76">
        <w:t>In cases when predation variability is not dampened by predator diversity</w:t>
      </w:r>
      <w:r w:rsidR="00467B76" w:rsidRPr="00466E57">
        <w:t xml:space="preserve">, </w:t>
      </w:r>
      <w:r w:rsidR="00467B76">
        <w:t xml:space="preserve">whether due to synchrony among predators or low diversity, prey populations should be more </w:t>
      </w:r>
      <w:r w:rsidR="00F74439">
        <w:t xml:space="preserve">susceptible </w:t>
      </w:r>
      <w:r w:rsidR="00467B76">
        <w:t>to predator control.</w:t>
      </w:r>
    </w:p>
    <w:p w14:paraId="71283B54" w14:textId="17EB7A93" w:rsidR="004162E9" w:rsidRDefault="004F5780" w:rsidP="00D62856">
      <w:pPr>
        <w:spacing w:line="480" w:lineRule="auto"/>
        <w:ind w:firstLine="720"/>
      </w:pPr>
      <w:r w:rsidRPr="00466E57">
        <w:t xml:space="preserve">There is a rich literature </w:t>
      </w:r>
      <w:r w:rsidR="00B37746">
        <w:t>linking</w:t>
      </w:r>
      <w:r w:rsidRPr="00466E57">
        <w:t xml:space="preserve"> diversity, stability, and ecosystem functioning, particularly in terrestrial ecosystems </w:t>
      </w:r>
      <w:r w:rsidRPr="00466E57">
        <w:fldChar w:fldCharType="begin"/>
      </w:r>
      <w:r w:rsidR="00386741">
        <w:instrText xml:space="preserve"> ADDIN ZOTERO_ITEM CSL_CITATION {"citationID":"DLG4lqiv","properties":{"unsorted":true,"formattedCitation":"{\\rtf (e.g., May, 1973; Tilman, 1996; Doak {\\i{}et al.}, 1998; McCann, 2000; Gonzalez and Loreau, 2009)}","plainCitation":"(e.g., May, 1973; Tilman, 1996; Doak et al., 1998; McCann, 2000; Gonzalez and Loreau, 2009)"},"citationItems":[{"id":1159,"uris":["http://zotero.org/users/783258/items/928APVTM"],"uri":["http://zotero.org/users/783258/items/928APVTM"],"itemData":{"id":1159,"type":"book","title":"Stability and complexity in model ecosystems","publisher":"Princeton University Press","volume":"6","source":"Google Scholar","author":[{"family":"May","given":"Robert McCredie"}],"issued":{"date-parts":[["1973"]]}},"prefix":"e.g., "},{"id":415,"uris":["http://zotero.org/users/783258/items/NQSDGN9Q"],"uri":["http://zotero.org/users/783258/items/NQSDGN9Q"],"itemData":{"id":415,"type":"article-journal","title":"Biodiversity: Population Versus Ecosystem Stability","container-title":"Ecology","page":"350-363","volume":"77","issue":"2","source":"esajournals.org (Atypon)","abstract":"The relationships between biodiversity and stability were determined for both population and ecosystem traits in a long—term study of 207 grassland plots. Results demonstrate that biodiversity stabilizes community and ecosystem processes, but not population processes. Specifically, year—to—year variability in total aboveground plant community biomass was significantly lower in plots with greater plant species richness both for the entire 11—yr period and for the nine non—drought years. The change in total plant community biomass from before the drought to the peak of the drought was also highly dependent on species richness. For all three measures of total community biomass stability, multiple regressions that controlled for covariates showed similar significant relationships between plant diversity and stability. In contrast, year—to—year variability in species abundances was not stabilized by plant species richness for either all years or non—drought years. This difference between species vs. community biomass likely results from interspecific competition. When climatic variations harm some species, unharmed competitors increase. Such compensatory increases stabilize total community biomass, but cause species abundances to be more variable. These results support both the predictions of Robert May concerning the effects of diversity on population stability and the diversity—stability hypothesis as applied to community and ecosystem processes, thus helping to reconcile a long—standing dispute.  See full-text article at JSTOR","DOI":"10.2307/2265614","ISSN":"0012-9658","shortTitle":"Biodiversity","journalAbbreviation":"Ecology","author":[{"family":"Tilman","given":"David"}],"issued":{"date-parts":[["1996",3,1]]}}},{"id":1182,"uris":["http://zotero.org/users/783258/items/QNWKCKE2"],"uri":["http://zotero.org/users/783258/items/QNWKCKE2"],"itemData":{"id":1182,"type":"article-journal","title":"The Statistical Inevitability of Stabil</w:instrText>
      </w:r>
      <w:r w:rsidR="00386741">
        <w:rPr>
          <w:rFonts w:hint="eastAsia"/>
        </w:rPr>
        <w:instrText>ity</w:instrText>
      </w:r>
      <w:r w:rsidR="00386741">
        <w:rPr>
          <w:rFonts w:hint="eastAsia"/>
        </w:rPr>
        <w:instrText>‐</w:instrText>
      </w:r>
      <w:r w:rsidR="00386741">
        <w:rPr>
          <w:rFonts w:hint="eastAsia"/>
        </w:rPr>
        <w:instrText>Diversity Relationships in Community Ecology","container-title":"The American Naturalist","page":"264-276","volume":"151","issue":"3","source":"journals.uchicago.edu (Atypon)","abstract":"In this article, we explain an often overlooked process that may significantly contribute to positive correlations between measures of species diversity and community stability. Empirical studies showing positive stability</w:instrText>
      </w:r>
      <w:r w:rsidR="00386741">
        <w:rPr>
          <w:rFonts w:hint="eastAsia"/>
        </w:rPr>
        <w:instrText>‐</w:instrText>
      </w:r>
      <w:r w:rsidR="00386741">
        <w:rPr>
          <w:rFonts w:hint="eastAsia"/>
        </w:rPr>
        <w:instrText>diversity relationships have, for the most part, used a single class of stability (or, more acc</w:instrText>
      </w:r>
      <w:r w:rsidR="00386741">
        <w:instrText>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w:instrText>
      </w:r>
      <w:r w:rsidR="00386741">
        <w:rPr>
          <w:rFonts w:hint="eastAsia"/>
        </w:rPr>
        <w:instrText>stantial role in explaining stability</w:instrText>
      </w:r>
      <w:r w:rsidR="00386741">
        <w:rPr>
          <w:rFonts w:hint="eastAsia"/>
        </w:rPr>
        <w:instrText>‐</w:instrText>
      </w:r>
      <w:r w:rsidR="00386741">
        <w:rPr>
          <w:rFonts w:hint="eastAsia"/>
        </w:rPr>
        <w:instrText>diversity correlations for this and other systems. Models of statistical averaging can serve as a useful baseline for predictions of community stability, to which the influences of both negative and positive species i</w:instrText>
      </w:r>
      <w:r w:rsidR="00386741">
        <w:instrText xml:space="preserve">nteractions may then be added and tested.","DOI":"10.1086/286117","ISSN":"0003-0147","journalAbbreviation":"The American Naturalist","author":[{"family":"Doak","given":"D. F."},{"family":"Bigger","given":"D."},{"family":"Harding","given":"E. K."},{"family":"Marvier","given":"M. A."},{"family":"O'Malley","given":"R. E."},{"family":"Thomson","given":"D."}],"issued":{"date-parts":[["1998",3,1]]}}},{"id":1171,"uris":["http://zotero.org/users/783258/items/HIN4I5N5"],"uri":["http://zotero.org/users/783258/items/HIN4I5N5"],"itemData":{"id":1171,"type":"article-journal","title":"The diversity–stability debate","container-title":"Nature","page":"228–233","volume":"405","issue":"6783","source":"Google Scholar","author":[{"family":"McCann","given":"Kevin Shear"}],"issued":{"date-parts":[["2000"]]}}},{"id":1155,"uris":["http://zotero.org/users/783258/items/3QJEDV7P"],"uri":["http://zotero.org/users/783258/items/3QJEDV7P"],"itemData":{"id":1155,"type":"article-journal","title":"The Causes and Consequences of Compensatory Dynamics in Ecological Communities","container-title":"Annual Review of Ecology, Evolution, and Systematics","page":"393-414","volume":"40","issue":"1","source":"Annual Reviews","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DOI":"10.1146/annurev.ecolsys.39.110707.173349","author":[{"family":"Gonzalez","given":"Andrew"},{"family":"Loreau","given":"Michel"}],"issued":{"date-parts":[["2009"]]}}}],"schema":"https://github.com/citation-style-language/schema/raw/master/csl-citation.json"} </w:instrText>
      </w:r>
      <w:r w:rsidRPr="00466E57">
        <w:fldChar w:fldCharType="separate"/>
      </w:r>
      <w:r w:rsidR="00945E7D" w:rsidRPr="00945E7D">
        <w:rPr>
          <w:rFonts w:ascii="Cambria"/>
        </w:rPr>
        <w:t xml:space="preserve">(e.g., May, 1973; Tilman, 1996; Doak </w:t>
      </w:r>
      <w:r w:rsidR="00945E7D" w:rsidRPr="00945E7D">
        <w:rPr>
          <w:rFonts w:ascii="Cambria"/>
          <w:i/>
          <w:iCs/>
        </w:rPr>
        <w:t>et al.</w:t>
      </w:r>
      <w:r w:rsidR="00945E7D" w:rsidRPr="00945E7D">
        <w:rPr>
          <w:rFonts w:ascii="Cambria"/>
        </w:rPr>
        <w:t>, 1998; McCann, 2000; Gonzalez and Loreau, 2009)</w:t>
      </w:r>
      <w:r w:rsidRPr="00466E57">
        <w:fldChar w:fldCharType="end"/>
      </w:r>
      <w:r w:rsidR="00AD6A8B">
        <w:t xml:space="preserve">, </w:t>
      </w:r>
      <w:r w:rsidR="00911858">
        <w:t>but less in marine ecosystems where e</w:t>
      </w:r>
      <w:r w:rsidR="00AD6A8B">
        <w:t xml:space="preserve">mpirical evidence is </w:t>
      </w:r>
      <w:r w:rsidRPr="00466E57">
        <w:t xml:space="preserve">harder to </w:t>
      </w:r>
      <w:r w:rsidR="00911858">
        <w:t xml:space="preserve">obtain </w:t>
      </w:r>
      <w:r w:rsidRPr="00466E57">
        <w:t xml:space="preserve">because of the difficulties of experimentation in </w:t>
      </w:r>
      <w:r w:rsidR="00911858">
        <w:t xml:space="preserve">such </w:t>
      </w:r>
      <w:r w:rsidRPr="00466E57">
        <w:t xml:space="preserve">large connected systems </w:t>
      </w:r>
      <w:r w:rsidRPr="00466E57">
        <w:fldChar w:fldCharType="begin"/>
      </w:r>
      <w:r w:rsidR="00386741">
        <w:instrText xml:space="preserve"> ADDIN ZOTERO_ITEM CSL_CITATION {"citationID":"2pj9ln285o","properties":{"formattedCitation":"(Naeem, 2006)","plainCitation":"(Naeem, 2006)"},"citationItems":[{"id":1186,"uris":["http://zotero.org/users/783258/items/WBGUUXPI"],"uri":["http://zotero.org/users/783258/items/WBGUUXPI"],"itemData":{"id":1186,"type":"article-journal","title":"Expanding scales in biodiversity-based research: challenges and solutions for marine systems","container-title":"Marine Ecology Progress Series","page":"273-283","volume":"311","source":"Web of Science","abstract":"As in terrestrial biodiversity, human influences over marine biodiversity will alter the way ecosystems contribute to biogeochemical or ecosystem processes. While many studies have documented how alterations of terrestrial biology affect ecosystem functioning, few studies have examined marine systems. The Main challenge faced by biodiversity and ecosystem functioning (BEF) research in marine ecology is dealing with the large scales of marine systems and the logistical difficulties of attempting to conduct the kinds of complex, combinatorial experiments that have been done in terrestrial ecology, BioMERGE (Biotic Mechanisms of Ecosystem Regulation in the Global Environment) has developed a framework for relating biodiversity, via biomass, to ecosystem functioning and for employing extinction scenarios to explore the realm of possible changes in ecosystem functioning that biodiversity loss could create. This approach may find much utility in marine BEF research because it obviates the need for complex experiments. I provide an overview of the issues, the framework, and some directions marine ecology could take to further our understanding of the ecosystem consequences of marine biodiversity loss.","DOI":"10.3354/meps311273","ISSN":"0171-8630","note":"WOS:000237656700024","shortTitle":"Expanding scales in biodiversity-based research","journalAbbreviation":"Mar. Ecol.-Prog. Ser.","language":"English","author":[{"family":"Naeem","given":"Shahid"}],"issued":{"date-parts":[["2006"]]}}}],"schema":"https://github.com/citation-style-language/schema/raw/master/csl-citation.json"} </w:instrText>
      </w:r>
      <w:r w:rsidRPr="00466E57">
        <w:fldChar w:fldCharType="separate"/>
      </w:r>
      <w:r w:rsidRPr="00466E57">
        <w:rPr>
          <w:noProof/>
        </w:rPr>
        <w:t>(Naeem, 2006)</w:t>
      </w:r>
      <w:r w:rsidRPr="00466E57">
        <w:fldChar w:fldCharType="end"/>
      </w:r>
      <w:r w:rsidRPr="00466E57">
        <w:t xml:space="preserve">. </w:t>
      </w:r>
      <w:r w:rsidR="00B65342">
        <w:t xml:space="preserve">However, a </w:t>
      </w:r>
      <w:r w:rsidR="00CE7CE6">
        <w:t xml:space="preserve">small </w:t>
      </w:r>
      <w:r w:rsidR="00B65342">
        <w:t xml:space="preserve">number of studies have looked for evidence of compensatory dynamics in individual marine ecosystems </w:t>
      </w:r>
      <w:r w:rsidR="00B65342">
        <w:fldChar w:fldCharType="begin"/>
      </w:r>
      <w:r w:rsidR="00386741">
        <w:instrText xml:space="preserve"> ADDIN ZOTERO_ITEM CSL_CITATION {"citationID":"1ovc8a04c5","properties":{"unsorted":true,"formattedCitation":"{\\rtf (Duplisea and Blanchard, 2005; Shackell and Frank, 2007; Gifford {\\i{}et al.}, 2009; Lindegren {\\i{}et al.}, 2016)}","plainCitation":"(Duplisea and Blanchard, 2005; Shackell and Frank, 2007; Gifford et al., 2009; Lindegren et al., 2016)"},"citationItems":[{"id":1261,"uris":["http://zotero.org/users/783258/items/WRZSN5HH"],"uri":["http://zotero.org/users/783258/items/WRZSN5HH"],"itemData":{"id":1261,"type":"article-journal","title":"Relating Species and Community Dynamics in an Heavily Exploited Marine Fish Community","container-title":"Ecosystems","page":"899","volume":"8","issue":"8","source":"link.springer.com","abstract":"We examined the dynamics of fish species and how they relate to species assemblage coherence in the heavily exploited Georges Bank fish community. Coherence is defined as reduced temporal variability of total assemblage biomass. We assumed that a higher degree of compensation hence coherence occurs within competitively coupled species assemblages; therefore, fisheries may directly alter the dynamics of certain targeted species sizes but assemblage structure will be relatively more stable owing to compensatory interactions. Species-sizes were grouped, based on negative covariance coupling in biomass time series from survey data. Assemblages representing benthic feeders were clearly identified by this method; furthermore, the most heavily exploited species-sizes were decoupled from other species-sizes suggesting that fisheries have diminished their potential to compensate or to be compensated for by competitive interactions. Biomass of species-sizes within known trophic guilds strongly compensated other guild-member biomass fluctuations if the diet of guild members was more specialized. This is an indication that more competitive conditions (more specialization) foster greater compensatory responses between competitors biomass fluctuations.","DOI":"10.1007/s10021-005-0011-z","ISSN":"1432-9840, 1435-0629","journalAbbreviation":"Ecosystems","language":"en","author":[{"family":"Duplisea","given":"Daniel E."},{"family":"Blanchard","given":"Fabian"}],"issued":{"date-parts":[["2005",11,28]]}}},{"id":1254,"uris":["http://zotero.org/users/783258/items/I924MR68"],"uri":["http://zotero.org/users/783258/items/I924MR68"],"itemData":{"id":1254,"type":"article-journal","title":"Compensation in exploited marine fish communities on the Scotian Shelf, Canada","container-title":"Marine Ecology Progress Series","page":"235-247","volume":"336","source":"Inter-Research Science Center","abstract":"ABSTRACT: We evaluated the temporal dynamics of the aggregate groundfish community, further decomposed into functional groups, individual species abundances, and health indicators, from adjacent management units on the Scotian Shelf. On the colder, eastern half of the shelf, several species collapsed in the early 1990s, while, on the western half, no such collapses were evident despite similar exploitation regimes. The decline in the eastern aggregate biomass was influenced by a decline in average body size, which was interpreted as a past integrator of temperature and size-selective fishing. Biomass of 3 out of 4 functional groups declined in the east; 3 out of 4 groups increased in the west. Some species from the east appear to be slowly compensating, but not enough to counter the decline in aggregate biomass. Species inhabiting the warmer western region show strong evidence of compensation. In effect, warmer waters allow potential compensating species to increase at a faster rate. Quantitative measures of functional group temporal stability revealed no differences between areas; therefore, neither area can be considered stable. Physiological condition declined in many species in both regions. Species that increased in the west, or had slower rates of decline, had higher levels of condition than eastern populations. With the exception of cod in the western region, species growth rates declined in both areas. Although the west appears more stable, it is following a similar, but protracted trajectory, to that found in the east. The protracted response in the west may be due to higher demographic rates in warmer waters. To foster resilience in the western area, we should address the rapid pace of new fisheries, effects of size-selective mortality, and the diminishing number of natural refugia.","DOI":"10.3354/meps336235","journalAbbreviation":"Mar Ecol Prog Ser","author":[{"family":"Shackell","given":"Nancy L."},{"family":"Frank","given":"Kenneth T."}],"issued":{"date-parts":[["2007",4,27]]}}},{"id":1259,"uris":["http://zotero.org/users/783258/items/W7TP592G"],"uri":["http://zotero.org/users/783258/items/W7TP592G"],"itemData":{"id":1259,"type":"article-journal","title":"Functional diversity in a marine fish community","container-title":"ICES Journal of Marine Science: Journal du Conseil","page":"791-796","volume":"66","issue":"5","source":"icesjms.oxfordjournals.org","abstract":"Gifford, D. J., Collie, J. S., and Steele, J. H. 2009. Functional diversity in a marine fish community. – ICES Journal of Marine Science, 66: 791–796. Calculations of fluxes in an end-to-end foodweb linear steady-state budget model are used to estimate constraints on the Georges Bank fish community that operate through decade-scale changes in nutrient input and fishing effort. The effects of these constraints are described in terms of fish functional groups and species diversity, and compensatory responses in fish community structure are considered. It is concluded that the overall fish community, rather than individual species, is resilient to external stresses imposed by combined fishing pressure and food limitation.","DOI":"10.1093/icesjms/fsp076","ISSN":"1054-3139, 1095-9289","journalAbbreviation":"ICES J. Mar. Sci.","language":"en","author":[{"family":"Gifford","given":"Dian J."},{"family":"Collie","given":"Jeremy S."},{"family":"Steele","given":"John H."}],"issued":{"date-parts":[["2009",6,1]]}}},{"id":1168,"uris":["http://zotero.org/users/783258/items/GG8QX6RE"],"uri":["http://zotero.org/users/783258/items/GG8QX6RE"],"itemData":{"id":1168,"type":"article-journal","title":"Resilience and stability of a pelagic marine ecosystem","container-title":"Proc. R. Soc. B","page":"20151931","volume":"283","issue":"1822","source":"rspb.royalsocietypublishing.org","abstract":"The accelerating loss of biodiversity and ecosystem services worldwide has accentuated a long-standing debate on the role of diversity in stabilizing ecological communities and has given rise to a field of research on biodiversity and ecosystem functioning (BEF). Although broad consensus has been reached regarding the positive BEF relationship, a number of important challenges remain unanswered. These primarily concern the underlying mechanisms by which diversity increases resilience and community stability, particularly the relative importance of statistical averaging and functional complementarity. Our understanding of these mechanisms relies heavily on theoretical and experimental studies, yet the degree to which theory adequately explains the dynamics and stability of natural ecosystems is largely unknown, especially in marine ecosystems. Using modelling and a unique 60-year dataset covering multiple trophic levels, we show that the pronounced multi-decadal variability of the Southern California Current System (SCCS) does not represent fundamental changes in ecosystem functioning, but a linear response to key environmental drivers channelled through bottom-up and physical control. Furthermore, we show strong temporal asynchrony between key species or functional groups within multiple trophic levels caused by opposite responses to these drivers. We argue that functional complementarity is the primary mechanism reducing community variability and promoting resilience and stability in the SCCS.","DOI":"10.1098/rspb.2015.1931","ISSN":"0962-8452, 1471-2954","note":"PMID: 26763697","journalAbbreviation":"Proc. R. Soc. B","language":"en","author":[{"family":"Lindegren","given":"Martin"},{"family":"Checkley","given":"David M."},{"family":"Ohman","given":"Mark D."},{"family":"Koslow","given":"J. Anthony"},{"family":"Goericke","given":"Ralf"}],"issued":{"date-parts":[["2016",1,13]]}}}],"schema":"https://github.com/citation-style-language/schema/raw/master/csl-citation.json"} </w:instrText>
      </w:r>
      <w:r w:rsidR="00B65342">
        <w:fldChar w:fldCharType="separate"/>
      </w:r>
      <w:r w:rsidR="00B65342" w:rsidRPr="0007711A">
        <w:rPr>
          <w:rFonts w:ascii="Cambria"/>
        </w:rPr>
        <w:t xml:space="preserve">(Duplisea and Blanchard, 2005; Shackell and Frank, 2007; Gifford </w:t>
      </w:r>
      <w:r w:rsidR="00B65342" w:rsidRPr="0007711A">
        <w:rPr>
          <w:rFonts w:ascii="Cambria"/>
          <w:i/>
          <w:iCs/>
        </w:rPr>
        <w:t>et al.</w:t>
      </w:r>
      <w:r w:rsidR="00B65342" w:rsidRPr="0007711A">
        <w:rPr>
          <w:rFonts w:ascii="Cambria"/>
        </w:rPr>
        <w:t xml:space="preserve">, 2009; Lindegren </w:t>
      </w:r>
      <w:r w:rsidR="00B65342" w:rsidRPr="0007711A">
        <w:rPr>
          <w:rFonts w:ascii="Cambria"/>
          <w:i/>
          <w:iCs/>
        </w:rPr>
        <w:t>et al.</w:t>
      </w:r>
      <w:r w:rsidR="00B65342" w:rsidRPr="0007711A">
        <w:rPr>
          <w:rFonts w:ascii="Cambria"/>
        </w:rPr>
        <w:t>, 2016)</w:t>
      </w:r>
      <w:r w:rsidR="00B65342">
        <w:fldChar w:fldCharType="end"/>
      </w:r>
      <w:r w:rsidR="00B65342">
        <w:t xml:space="preserve">. They have generally found mixed results, and their varying methodologies </w:t>
      </w:r>
      <w:r w:rsidR="00A16A94">
        <w:t xml:space="preserve">likely make the studies </w:t>
      </w:r>
      <w:r w:rsidR="00A866F2">
        <w:t xml:space="preserve">only </w:t>
      </w:r>
      <w:r w:rsidR="00A16A94">
        <w:t xml:space="preserve">grossly comparable </w:t>
      </w:r>
      <w:r w:rsidR="00B65342">
        <w:fldChar w:fldCharType="begin"/>
      </w:r>
      <w:r w:rsidR="00386741">
        <w:instrText xml:space="preserve"> ADDIN ZOTERO_ITEM CSL_CITATION {"citationID":"niDCA6uB","properties":{"formattedCitation":"(e.g., accounting for serial autocorrelation, see Solow and Duplisea, 2007)","plainCitation":"(e.g., accounting for serial autocorrelation, see Solow and Duplisea, 2007)"},"citationItems":[{"id":1156,"uris":["http://zotero.org/users/783258/items/5BP8XKBB"],"uri":["http://zotero.org/users/783258/items/5BP8XKBB"],"itemData":{"id":1156,"type":"article-journal","title":"Testing for Compensation in a Multi-species Community","container-title":"Ecosystems","page":"1034-1038","volume":"10","issue":"6","source":"link.springer.com","abstract":"The dynamics of a community are said to be compensatory if aggregate biomass is less variable over time than the biomass of the individual components of the system. In broad terms, the presence of compensation reflects interactions between components that tend to stabilize the overall community. A common quantitative measure used to detect compensation is the ratio of the temporal variance of total biomass to the sum of the biomass variances of the components, with a ratio less than 1 indicative of compensation. The purpose of this note is to describe a test for compensation when the variance ratio is estimated from biomass time series data. The test involves a bootstrap procedure that accounts for serial correlation in biomass. Failure to account for positive serial correlation can lead to spurious detection of compensation. The test is illustrated using biomass data for fish stocks on Georges Bank.","DOI":"10.1007/s10021-007-9076-1","ISSN":"1432-9840, 1435-0629","journalAbbreviation":"Ecosystems","language":"en","author":[{"family":"Solow","given":"Andrew R."},{"family":"Duplisea","given":"Daniel E."}],"issued":{"date-parts":[["2007",7,21]]}},"prefix":"e.g., accounting for serial autocorrelation, see"}],"schema":"https://github.com/citation-style-language/schema/raw/master/csl-citation.json"} </w:instrText>
      </w:r>
      <w:r w:rsidR="00B65342">
        <w:fldChar w:fldCharType="separate"/>
      </w:r>
      <w:r w:rsidR="00B65342">
        <w:rPr>
          <w:noProof/>
        </w:rPr>
        <w:t>(e.g., accounting for serial autocorrelation, see Solow and Duplisea, 2007)</w:t>
      </w:r>
      <w:r w:rsidR="00B65342">
        <w:fldChar w:fldCharType="end"/>
      </w:r>
      <w:r w:rsidR="00B65342">
        <w:t>.</w:t>
      </w:r>
      <w:r w:rsidR="00D66DA8">
        <w:t xml:space="preserve"> Our</w:t>
      </w:r>
      <w:r w:rsidR="00B65342">
        <w:t xml:space="preserve"> comparative study has allowed us to systematically test for evidence of </w:t>
      </w:r>
      <w:r w:rsidR="00B37F2A">
        <w:t>asynchrony</w:t>
      </w:r>
      <w:r w:rsidR="00B65342">
        <w:t xml:space="preserve"> in predator assemblages across North America and Europe, and we found little evidence </w:t>
      </w:r>
      <w:r w:rsidR="00B37F2A">
        <w:t>supporting</w:t>
      </w:r>
      <w:r w:rsidR="00896FCA">
        <w:t xml:space="preserve"> </w:t>
      </w:r>
      <w:r w:rsidR="00FF28BC">
        <w:t xml:space="preserve">compensatory </w:t>
      </w:r>
      <w:r w:rsidR="00896FCA">
        <w:t>dynamics</w:t>
      </w:r>
      <w:r w:rsidR="00B65342">
        <w:t>. One</w:t>
      </w:r>
      <w:r w:rsidR="00764846">
        <w:t xml:space="preserve"> </w:t>
      </w:r>
      <w:r w:rsidR="003051D9">
        <w:t xml:space="preserve">large terrestrial </w:t>
      </w:r>
      <w:r w:rsidR="00764846">
        <w:t>study fo</w:t>
      </w:r>
      <w:r w:rsidR="00855EF8">
        <w:t>und that compensatory dynamics</w:t>
      </w:r>
      <w:r w:rsidR="00764846">
        <w:t xml:space="preserve"> are rare across </w:t>
      </w:r>
      <w:r w:rsidR="00B05E64">
        <w:t>natural</w:t>
      </w:r>
      <w:r w:rsidR="009362AB">
        <w:t xml:space="preserve"> </w:t>
      </w:r>
      <w:r w:rsidR="00764846">
        <w:t>systems</w:t>
      </w:r>
      <w:r w:rsidR="00B05E64">
        <w:t xml:space="preserve"> </w:t>
      </w:r>
      <w:r w:rsidR="00B05E64">
        <w:fldChar w:fldCharType="begin"/>
      </w:r>
      <w:r w:rsidR="00386741">
        <w:instrText xml:space="preserve"> ADDIN ZOTERO_ITEM CSL_CITATION {"citationID":"9g8kfsq6p","properties":{"formattedCitation":"{\\rtf (Houlahan {\\i{}et al.}, 2007)}","plainCitation":"(Houlahan et al., 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chema":"https://github.com/citation-style-language/schema/raw/master/csl-citation.json"} </w:instrText>
      </w:r>
      <w:r w:rsidR="00B05E64">
        <w:fldChar w:fldCharType="separate"/>
      </w:r>
      <w:r w:rsidR="00B05E64" w:rsidRPr="00B05E64">
        <w:rPr>
          <w:rFonts w:ascii="Cambria"/>
        </w:rPr>
        <w:t xml:space="preserve">(Houlahan </w:t>
      </w:r>
      <w:r w:rsidR="00B05E64" w:rsidRPr="00B05E64">
        <w:rPr>
          <w:rFonts w:ascii="Cambria"/>
          <w:i/>
          <w:iCs/>
        </w:rPr>
        <w:t>et al.</w:t>
      </w:r>
      <w:r w:rsidR="00B05E64" w:rsidRPr="00B05E64">
        <w:rPr>
          <w:rFonts w:ascii="Cambria"/>
        </w:rPr>
        <w:t>, 2007)</w:t>
      </w:r>
      <w:r w:rsidR="00B05E64">
        <w:fldChar w:fldCharType="end"/>
      </w:r>
      <w:r w:rsidR="00764846">
        <w:t>; however, a similar examination over marine ecosys</w:t>
      </w:r>
      <w:r w:rsidR="00DC1F08">
        <w:t>tems</w:t>
      </w:r>
      <w:r w:rsidR="004162E9">
        <w:t xml:space="preserve"> </w:t>
      </w:r>
      <w:r w:rsidR="00DC1F08">
        <w:t xml:space="preserve">has yet to be undertaken. </w:t>
      </w:r>
      <w:r w:rsidR="00351ADA">
        <w:t>Here, w</w:t>
      </w:r>
      <w:r w:rsidR="00DC1F08">
        <w:t xml:space="preserve">e also found that compensatory dynamics are likely to be </w:t>
      </w:r>
      <w:r w:rsidR="003051D9">
        <w:t>the</w:t>
      </w:r>
      <w:r w:rsidR="00DC1F08">
        <w:t xml:space="preserve"> except</w:t>
      </w:r>
      <w:r w:rsidR="004162E9">
        <w:t>ion</w:t>
      </w:r>
      <w:r w:rsidR="00B65342">
        <w:t>al case</w:t>
      </w:r>
      <w:r w:rsidR="004162E9">
        <w:t xml:space="preserve">, and extend the results of </w:t>
      </w:r>
      <w:proofErr w:type="spellStart"/>
      <w:r w:rsidR="004162E9">
        <w:t>Houlahan</w:t>
      </w:r>
      <w:proofErr w:type="spellEnd"/>
      <w:r w:rsidR="004162E9">
        <w:t xml:space="preserve"> </w:t>
      </w:r>
      <w:r w:rsidR="004162E9">
        <w:fldChar w:fldCharType="begin"/>
      </w:r>
      <w:r w:rsidR="00386741">
        <w:instrText xml:space="preserve"> ADDIN ZOTERO_ITEM CSL_CITATION {"citationID":"7c6tsq0o5","properties":{"formattedCitation":"(2007)","plainCitation":"(2007)"},"citationItems":[{"id":1262,"uris":["http://zotero.org/users/783258/items/ZS9PSSE3"],"uri":["http://zotero.org/users/783258/items/ZS9PSSE3"],"itemData":{"id":1262,"type":"article-journal","title":"Compensatory dynamics are rare in natural ecological communities","container-title":"Proceedings of the National Academy of Sciences","page":"3273-3277","volume":"104","issue":"9","source":"www.pnas.org","abstract":"In population ecology, there has been a fundamental controversy about the relative importance of competition-driven (density-dependent) population regulation vs. abiotic influences such as temperature and precipitation. The same issue arises at the community level; are population sizes driven primarily by changes in the abundances of cooccurring competitors (i.e., compensatory dynamics), or do most species have a common response to environmental factors? Competitive interactions have had a central place in ecological theory, dating back to Gleason, Volterra, Hutchison and MacArthur, and, more recently, Hubbell's influential unified neutral theory of biodiversity and biogeography. If competitive interactions are important in driving year-to-year fluctuations in abundance, then changes in the abundance of one species should generally be accompanied by compensatory changes in the abundances of others. Thus, one necessary consequence of strong compensatory forces is that, on average, species within communities will covary negatively. Here we use measures of community covariance to assess the prevalence of negative covariance in 41 natural communities comprising different taxa at a range of spatial scales. We found that species in natural communities tended to covary positively rather than negatively, the opposite of what would be expected if compensatory dynamics were important. These findings suggest that abiotic factors such as temperature and precipitation are more important than competitive interactions in driving year-to-year fluctuations in species abundance within communities.","DOI":"10.1073/pnas.0603798104","ISSN":"0027-8424, 1091-6490","note":"PMID: 17360637","journalAbbreviation":"PNAS","language":"en","author":[{"family":"Houlahan","given":"J. E."},{"family":"Currie","given":"D. J."},{"family":"Cottenie","given":"K."},{"family":"Cumming","given":"G. S."},{"family":"Ernest","given":"S. K. M."},{"family":"Findlay","given":"C. S."},{"family":"Fuhlendorf","given":"S. D."},{"family":"Gaedke","given":"U."},{"family":"Legendre","given":"P."},{"family":"Magnuson","given":"J. J."},{"family":"McArdle","given":"B. H."},{"family":"Muldavin","given":"E. H."},{"family":"Noble","given":"D."},{"family":"Russell","given":"R."},{"family":"Stevens","given":"R. D."},{"family":"Willis","given":"T. J."},{"family":"Woiwod","given":"I. P."},{"family":"Wondzell","given":"S. M."}],"issued":{"date-parts":[["2007",2,27]]}},"suppress-author":true}],"schema":"https://github.com/citation-style-language/schema/raw/master/csl-citation.json"} </w:instrText>
      </w:r>
      <w:r w:rsidR="004162E9">
        <w:fldChar w:fldCharType="separate"/>
      </w:r>
      <w:r w:rsidR="004162E9">
        <w:rPr>
          <w:noProof/>
        </w:rPr>
        <w:t>(2007)</w:t>
      </w:r>
      <w:r w:rsidR="004162E9">
        <w:fldChar w:fldCharType="end"/>
      </w:r>
      <w:r w:rsidR="00DC1F08">
        <w:t xml:space="preserve"> to </w:t>
      </w:r>
      <w:r w:rsidR="009362AB">
        <w:t>both marine ecosystems, and ecosystems with long and varying histories of exploitation</w:t>
      </w:r>
      <w:r w:rsidR="004162E9">
        <w:t xml:space="preserve">, </w:t>
      </w:r>
      <w:r w:rsidR="00896FCA">
        <w:t xml:space="preserve">which </w:t>
      </w:r>
      <w:r w:rsidR="004162E9">
        <w:t>have long since left their “natural” state</w:t>
      </w:r>
      <w:r w:rsidR="0007711A">
        <w:t xml:space="preserve">. </w:t>
      </w:r>
    </w:p>
    <w:p w14:paraId="7B7912D5" w14:textId="599B9A3C" w:rsidR="00824F78" w:rsidRPr="00466E57" w:rsidRDefault="000E6DCD" w:rsidP="00D62856">
      <w:pPr>
        <w:spacing w:line="480" w:lineRule="auto"/>
        <w:ind w:firstLine="720"/>
      </w:pPr>
      <w:r w:rsidRPr="00466E57">
        <w:t xml:space="preserve">There is some </w:t>
      </w:r>
      <w:r w:rsidR="00DE0270" w:rsidRPr="00466E57">
        <w:t xml:space="preserve">empirical </w:t>
      </w:r>
      <w:r w:rsidRPr="00466E57">
        <w:t xml:space="preserve">evidence </w:t>
      </w:r>
      <w:r w:rsidR="00B50587" w:rsidRPr="00466E57">
        <w:t>that</w:t>
      </w:r>
      <w:r w:rsidR="00E849FF" w:rsidRPr="00466E57">
        <w:t xml:space="preserve"> stronger </w:t>
      </w:r>
      <w:r w:rsidR="00184761">
        <w:t xml:space="preserve">top-down control is </w:t>
      </w:r>
      <w:r w:rsidR="008B3012">
        <w:t>correlated with</w:t>
      </w:r>
      <w:r w:rsidR="002573C5">
        <w:t xml:space="preserve"> </w:t>
      </w:r>
      <w:r w:rsidR="00BB47DC">
        <w:t xml:space="preserve">less diverse </w:t>
      </w:r>
      <w:r w:rsidR="0032155C">
        <w:t>and</w:t>
      </w:r>
      <w:r w:rsidR="002573C5">
        <w:t xml:space="preserve"> </w:t>
      </w:r>
      <w:r w:rsidR="00BB47DC">
        <w:t xml:space="preserve">higher latitude systems, though </w:t>
      </w:r>
      <w:r w:rsidR="00184761">
        <w:t xml:space="preserve">establishing the actual driver is challenging because many factors, including diversity, </w:t>
      </w:r>
      <w:proofErr w:type="spellStart"/>
      <w:r w:rsidR="00184761">
        <w:t>covary</w:t>
      </w:r>
      <w:proofErr w:type="spellEnd"/>
      <w:r w:rsidR="00184761">
        <w:t xml:space="preserve"> with latitude </w:t>
      </w:r>
      <w:r w:rsidR="007167E8" w:rsidRPr="00466E57">
        <w:fldChar w:fldCharType="begin"/>
      </w:r>
      <w:r w:rsidR="00386741">
        <w:instrText xml:space="preserve"> ADDIN ZOTERO_ITEM CSL_CITATION {"citationID":"NcJ79FsV","properties":{"unsorted":true,"formattedCitation":"{\\rtf (Frank {\\i{}et al.}, 2006, 2007; Boyce {\\i{}et al.}, 2015)}","plainCitation":"(Frank et al., 2006, 2007; Boyce et al., 2015)"},"citationItems":[{"id":440,"uris":["http://zotero.org/users/783258/items/RFS6DFZS"],"uri":["http://zotero.org/users/783258/items/RFS6DFZS"],"itemData":{"id":440,"type":"article-journal","title":"Reconciling differences in trophic control in mid-latitude marine ecosystems","container-title":"Ecology Letters","page":"1096-1105","volume":"9","issue":"10","source":"Open WorldCat","abstract":"The dependence of long-term fishery yields on primary productivity, largely based on cross-system comparisons and without reference to the potential dynamic character of this relationship, has long been considered strong evidence for bottom-up control in marine systems. We examined time series of intensive empirical observations from nine heavily exploited regions in the western North Atlantic and find evidence of spatial variance of trophic control. Top-down control dominated in northern areas, the dynamics evolved from bottom-up to top-down in an intermediate region, and bottom-up control governed the southern areas. A simplified, trophic control diagram was developed accounting for top-down and bottom-up forcing within a larger region whose base state dynamics are bottom-up and can accommodate time-varying dynamics. Species diversity and ocean temperature co-varied, being relatively high in southern areas and lower in the north, mirroring the shifting pattern of trophic control. A combination of compensatory population dynamics and accelerated demographic rates in southern areas seems to account for the greater stability of the predator species complex in this region.","ISSN":"1461-023X","shortTitle":"LETTER","language":"English","author":[{"family":"Frank","given":"Kenneth T"},{"family":"Petrie","given":"Brian"},{"family":"Shackell","given":"Nancy L"},{"family":"Choi","given":"Jae S"}],"issued":{"date-parts":[["2006"]]}}},{"id":400,"uris":["http://zotero.org/users/783258/items/M66PRF6A"],"uri":["http://zotero.org/users/783258/items/M66PRF6A"],"itemData":{"id":400,"type":"article-journal","title":"The ups and downs of trophic control in continental shelf ecosystems","container-title":"Trends in Ecology and Evolution","page":"236-242","volume":"22","issue":"5","source":"ScienceDirect","abstract":"Traditionally, marine ecosystem structure was thought to be determined by phytoplankton dynamics. However, an integrated view on the relative roles of top-down (consumer-driven) and bottom-up (resource-driven) forcing in large-scale, exploited marine ecosystems is emerging. Long time series of scientific survey data, underpinning the management of commercially exploited species such as cod, are being used to diagnose mechanisms that could affect the composition and relative abundance of species in marine food webs. By assembling published data from studies in exploited North Atlantic ecosystems, we found pronounced geographical variation in top-down and bottom-up trophic forcing. The data suggest that ecosystem susceptibility to top-down control and their resiliency to exploitation are related to species richness and oceanic temperature conditions. Such knowledge could be used to produce ecosystem guidelines to regulate and manage fisheries in a sustainable fashion.","DOI":"10.1016/j.tree.2007.03.002","ISSN":"0169-5347","journalAbbreviation":"Trends in Ecology &amp; Evolution","author":[{"family":"Frank","given":"Kenneth T."},{"family":"Petrie","given":"Brian"},{"family":"Shackell","given":"Nancy L."}],"issued":{"date-parts":[["2007",5]]}}},{"id":1179,"uris":["http://zotero.org/users/783258/items/MWJCTWPD"],"uri":["http://zotero.org/users/783258/items/MWJCTWPD"],"itemData":{"id":1179,"type":"article-journal","title":"Spatial patterns and predictors of trophic control in marine ecosystems","container-title":"Ecology letters","page":"1001–1011","volume":"18","issue":"10","source":"Google Scholar","author":[{"family":"Boyce","given":"Daniel G."},{"family":"Frank","given":"Kenneth T."},{"family":"Worm","given":"Boris"},{"family":"Leggett","given":"William C."}],"issued":{"date-parts":[["2015"]]}}}],"schema":"https://github.com/citation-style-language/schema/raw/master/csl-citation.json"} </w:instrText>
      </w:r>
      <w:r w:rsidR="007167E8" w:rsidRPr="00466E57">
        <w:fldChar w:fldCharType="separate"/>
      </w:r>
      <w:r w:rsidR="00B944DB" w:rsidRPr="00B944DB">
        <w:rPr>
          <w:rFonts w:ascii="Cambria"/>
        </w:rPr>
        <w:t xml:space="preserve">(Frank </w:t>
      </w:r>
      <w:r w:rsidR="00B944DB" w:rsidRPr="00B944DB">
        <w:rPr>
          <w:rFonts w:ascii="Cambria"/>
          <w:i/>
          <w:iCs/>
        </w:rPr>
        <w:t>et al.</w:t>
      </w:r>
      <w:r w:rsidR="00B944DB" w:rsidRPr="00B944DB">
        <w:rPr>
          <w:rFonts w:ascii="Cambria"/>
        </w:rPr>
        <w:t xml:space="preserve">, 2006, 2007; Boyce </w:t>
      </w:r>
      <w:r w:rsidR="00B944DB" w:rsidRPr="00B944DB">
        <w:rPr>
          <w:rFonts w:ascii="Cambria"/>
          <w:i/>
          <w:iCs/>
        </w:rPr>
        <w:t>et al.</w:t>
      </w:r>
      <w:r w:rsidR="00B944DB" w:rsidRPr="00B944DB">
        <w:rPr>
          <w:rFonts w:ascii="Cambria"/>
        </w:rPr>
        <w:t>, 2015)</w:t>
      </w:r>
      <w:r w:rsidR="007167E8" w:rsidRPr="00466E57">
        <w:fldChar w:fldCharType="end"/>
      </w:r>
      <w:r w:rsidR="00BB47DC">
        <w:t xml:space="preserve">. </w:t>
      </w:r>
      <w:r w:rsidR="00DE0270" w:rsidRPr="00466E57">
        <w:t xml:space="preserve"> </w:t>
      </w:r>
      <w:r w:rsidR="006E6846">
        <w:t xml:space="preserve">Establishing </w:t>
      </w:r>
      <w:r w:rsidR="00D50DA1">
        <w:t xml:space="preserve">evidence for </w:t>
      </w:r>
      <w:r w:rsidR="006E6846">
        <w:t xml:space="preserve">(or ruling out) potential mechanisms by which a </w:t>
      </w:r>
      <w:r w:rsidR="00015A13">
        <w:t xml:space="preserve">particular </w:t>
      </w:r>
      <w:r w:rsidR="006E6846">
        <w:t xml:space="preserve">factor could influence trophic control is an important step in determining </w:t>
      </w:r>
      <w:r w:rsidR="00BF49F5">
        <w:t>which variable</w:t>
      </w:r>
      <w:r w:rsidR="00D50DA1">
        <w:t xml:space="preserve"> actually drives </w:t>
      </w:r>
      <w:r w:rsidR="003832B4">
        <w:t>trophic control</w:t>
      </w:r>
      <w:r w:rsidR="006E6846">
        <w:t>.</w:t>
      </w:r>
      <w:r w:rsidR="00B944DB">
        <w:t xml:space="preserve"> This work </w:t>
      </w:r>
      <w:r w:rsidR="00311B4A">
        <w:t xml:space="preserve">offers a mechanism for predator diversity to drive trophic control: </w:t>
      </w:r>
      <w:r w:rsidR="00B944DB">
        <w:t>more diverse predator assemblages could reduce the strength of top-down control by temporally stabilizing</w:t>
      </w:r>
      <w:r w:rsidR="006E6846">
        <w:t xml:space="preserve"> </w:t>
      </w:r>
      <w:r w:rsidR="00B944DB">
        <w:t xml:space="preserve">the total amount of predation prey species experience </w:t>
      </w:r>
      <w:r w:rsidR="00F6175E">
        <w:t xml:space="preserve">through statistical averaging, </w:t>
      </w:r>
      <w:r w:rsidR="00B944DB">
        <w:t xml:space="preserve">but </w:t>
      </w:r>
      <w:r w:rsidR="00A278FB">
        <w:t xml:space="preserve">generally </w:t>
      </w:r>
      <w:r w:rsidR="00B944DB">
        <w:t xml:space="preserve">not </w:t>
      </w:r>
      <w:r w:rsidR="00055A9B">
        <w:t xml:space="preserve">through </w:t>
      </w:r>
      <w:r w:rsidR="00F6175E">
        <w:t>compensatory dynamics</w:t>
      </w:r>
      <w:r w:rsidR="00227645">
        <w:t xml:space="preserve">. </w:t>
      </w:r>
      <w:r w:rsidR="004F64CD">
        <w:t xml:space="preserve">Therefore, </w:t>
      </w:r>
      <w:r w:rsidR="00E82891">
        <w:t>if we assume</w:t>
      </w:r>
      <w:r w:rsidR="00007EB1">
        <w:t xml:space="preserve"> that </w:t>
      </w:r>
      <w:r w:rsidR="004F64CD">
        <w:t>diversity and latitude are correlated</w:t>
      </w:r>
      <w:r w:rsidR="00441027">
        <w:t xml:space="preserve"> </w:t>
      </w:r>
      <w:r w:rsidR="00441027">
        <w:fldChar w:fldCharType="begin"/>
      </w:r>
      <w:r w:rsidR="00386741">
        <w:instrText xml:space="preserve"> ADDIN ZOTERO_ITEM CSL_CITATION {"citationID":"19j3h2rrrp","properties":{"formattedCitation":"(Hillebrand, 2004)","plainCitation":"(Hillebrand, 2004)"},"citationItems":[{"id":1260,"uris":["http://zotero.org/users/783258/items/W8VWB5IS"],"uri":["http://zotero.org/users/783258/items/W8VWB5IS"],"itemData":{"id":1260,"type":"article-journal","title":"On the generality of the latitudinal diversity gradient","container-title":"The American Naturalist","page":"192–211","volume":"163","issue":"2","source":"Google Scholar","author":[{"family":"Hillebrand","given":"Helmut"}],"issued":{"date-parts":[["2004"]]}}}],"schema":"https://github.com/citation-style-language/schema/raw/master/csl-citation.json"} </w:instrText>
      </w:r>
      <w:r w:rsidR="00441027">
        <w:fldChar w:fldCharType="separate"/>
      </w:r>
      <w:r w:rsidR="00441027">
        <w:rPr>
          <w:noProof/>
        </w:rPr>
        <w:t>(Hillebrand, 2004)</w:t>
      </w:r>
      <w:r w:rsidR="00441027">
        <w:fldChar w:fldCharType="end"/>
      </w:r>
      <w:r w:rsidR="004F64CD">
        <w:t xml:space="preserve">, </w:t>
      </w:r>
      <w:r w:rsidR="004F0B3E">
        <w:t xml:space="preserve">predator </w:t>
      </w:r>
      <w:r w:rsidR="004F64CD">
        <w:t xml:space="preserve">diversity could </w:t>
      </w:r>
      <w:r w:rsidR="00F423C5">
        <w:t>cause observed</w:t>
      </w:r>
      <w:r w:rsidR="004F64CD">
        <w:t xml:space="preserve"> </w:t>
      </w:r>
      <w:r w:rsidR="00007EB1">
        <w:t xml:space="preserve">spatial variation in </w:t>
      </w:r>
      <w:r w:rsidR="004F64CD">
        <w:t>trophic control.</w:t>
      </w:r>
    </w:p>
    <w:p w14:paraId="0D85A0E4" w14:textId="30C26739" w:rsidR="009C0465" w:rsidRPr="00466E57" w:rsidRDefault="009E136E" w:rsidP="00D62856">
      <w:pPr>
        <w:spacing w:line="480" w:lineRule="auto"/>
        <w:ind w:firstLine="720"/>
      </w:pPr>
      <w:r>
        <w:t>While our predator index is a significant improvement over past efforts that either gave all weight to one predator, or equal weight to all predators, the new index has limitations.</w:t>
      </w:r>
      <w:r w:rsidRPr="00466E57">
        <w:t xml:space="preserve"> </w:t>
      </w:r>
      <w:r w:rsidR="0069595A">
        <w:t xml:space="preserve">In particular, </w:t>
      </w:r>
      <w:r w:rsidR="00CE2237">
        <w:t>the weights, based on static food web mode</w:t>
      </w:r>
      <w:r w:rsidR="007E44F7">
        <w:t>ls, are constant</w:t>
      </w:r>
      <w:r w:rsidR="00461FF2">
        <w:t xml:space="preserve"> and </w:t>
      </w:r>
      <w:r w:rsidR="00F30AB6">
        <w:t xml:space="preserve">do not accurately quantify the predator assemblages </w:t>
      </w:r>
      <w:r w:rsidR="0069595A">
        <w:t xml:space="preserve">when predators </w:t>
      </w:r>
      <w:r w:rsidR="00BB4819">
        <w:t xml:space="preserve">display </w:t>
      </w:r>
      <w:r w:rsidR="0069595A">
        <w:t xml:space="preserve">non-linear functional responses. This </w:t>
      </w:r>
      <w:r w:rsidR="00BB4819">
        <w:t xml:space="preserve">becomes </w:t>
      </w:r>
      <w:r w:rsidR="0069595A">
        <w:t xml:space="preserve">most </w:t>
      </w:r>
      <w:r w:rsidR="00C47E3B">
        <w:t xml:space="preserve">apparent </w:t>
      </w:r>
      <w:r w:rsidR="00F4713D">
        <w:t xml:space="preserve">for </w:t>
      </w:r>
      <w:r>
        <w:t xml:space="preserve">systems </w:t>
      </w:r>
      <w:r w:rsidR="00F4713D">
        <w:t xml:space="preserve">that have </w:t>
      </w:r>
      <w:r>
        <w:t>undergo</w:t>
      </w:r>
      <w:r w:rsidR="00F4713D">
        <w:t>ne</w:t>
      </w:r>
      <w:r>
        <w:t xml:space="preserve"> major</w:t>
      </w:r>
      <w:r w:rsidR="00F4713D">
        <w:t xml:space="preserve"> reorganizations</w:t>
      </w:r>
      <w:r w:rsidR="005067E0">
        <w:t>, such as</w:t>
      </w:r>
      <w:r w:rsidR="00BF6844">
        <w:t xml:space="preserve"> those that experienced</w:t>
      </w:r>
      <w:r w:rsidR="005067E0">
        <w:t xml:space="preserve"> the collapse of Atlantic cod. When there is a narrow range of predator </w:t>
      </w:r>
      <w:r w:rsidR="000660C6">
        <w:t xml:space="preserve">and prey </w:t>
      </w:r>
      <w:r w:rsidR="005067E0">
        <w:t>biomasses, most functional responses can be approximated as linear over the observed</w:t>
      </w:r>
      <w:r w:rsidR="00F30AB6">
        <w:t xml:space="preserve"> values</w:t>
      </w:r>
      <w:r w:rsidR="005067E0">
        <w:t xml:space="preserve">. However, major </w:t>
      </w:r>
      <w:r w:rsidR="004F23B1">
        <w:t xml:space="preserve">changes </w:t>
      </w:r>
      <w:r w:rsidR="005067E0">
        <w:t xml:space="preserve">generally induce </w:t>
      </w:r>
      <w:r w:rsidR="00207860">
        <w:t xml:space="preserve">a </w:t>
      </w:r>
      <w:r w:rsidR="005067E0">
        <w:t>wider range of observed biomasses, causing the linear approximation to break down</w:t>
      </w:r>
      <w:r w:rsidR="000660C6">
        <w:t xml:space="preserve">. </w:t>
      </w:r>
      <w:r w:rsidR="00F30AB6">
        <w:t xml:space="preserve">For a </w:t>
      </w:r>
      <w:r w:rsidR="00E946CF">
        <w:t xml:space="preserve">prey </w:t>
      </w:r>
      <w:r w:rsidR="00A03920">
        <w:t xml:space="preserve">density initially in the middle section of a </w:t>
      </w:r>
      <w:r w:rsidR="00F30AB6">
        <w:t xml:space="preserve">type III </w:t>
      </w:r>
      <w:r w:rsidR="00A03920">
        <w:t>functional response</w:t>
      </w:r>
      <w:r w:rsidR="00F70838">
        <w:t xml:space="preserve"> (typical of generalists like most marine predators)</w:t>
      </w:r>
      <w:r w:rsidR="00F30AB6">
        <w:t>,</w:t>
      </w:r>
      <w:r w:rsidR="00A03920">
        <w:t xml:space="preserve"> our linear assumption will overweight the predator if </w:t>
      </w:r>
      <w:r w:rsidR="00E946CF">
        <w:t xml:space="preserve">prey </w:t>
      </w:r>
      <w:r w:rsidR="00A03920">
        <w:t xml:space="preserve">abundance increases dramatically and underweight the predator if </w:t>
      </w:r>
      <w:r w:rsidR="006F0B62">
        <w:t xml:space="preserve">prey </w:t>
      </w:r>
      <w:r w:rsidR="003165EC">
        <w:t>abundance decreases</w:t>
      </w:r>
      <w:r w:rsidR="00A03920">
        <w:t>.</w:t>
      </w:r>
      <w:r w:rsidR="009C0465">
        <w:t xml:space="preserve"> </w:t>
      </w:r>
      <w:r w:rsidR="00776B0B">
        <w:t xml:space="preserve">This means that if non-linear functional responses are accounted for, the predator index </w:t>
      </w:r>
      <w:r w:rsidR="00762E1B">
        <w:t xml:space="preserve">will be </w:t>
      </w:r>
      <w:r w:rsidR="00776B0B">
        <w:t>less variable. I</w:t>
      </w:r>
      <w:r w:rsidR="004F23B1">
        <w:t xml:space="preserve">f </w:t>
      </w:r>
      <w:r w:rsidR="00E946CF">
        <w:t xml:space="preserve">the incorrect weightings </w:t>
      </w:r>
      <w:r w:rsidR="004F23B1">
        <w:t>are proportional across predators</w:t>
      </w:r>
      <w:r w:rsidR="00E946CF">
        <w:t xml:space="preserve">, the relative importance of a predator species would </w:t>
      </w:r>
      <w:r w:rsidR="00455E54">
        <w:t xml:space="preserve">be unaffected, but the variances </w:t>
      </w:r>
      <w:r w:rsidR="00E946CF">
        <w:t xml:space="preserve">may still be incorrect. </w:t>
      </w:r>
      <w:r w:rsidR="009C0465" w:rsidRPr="00466E57">
        <w:t xml:space="preserve">Unfortunately, </w:t>
      </w:r>
      <w:r w:rsidR="005E7C05">
        <w:t>time</w:t>
      </w:r>
      <w:r w:rsidR="009C0465">
        <w:t xml:space="preserve"> series of ecosystem information </w:t>
      </w:r>
      <w:r w:rsidR="00B14F79">
        <w:t xml:space="preserve">necessary to </w:t>
      </w:r>
      <w:r w:rsidR="009C0465">
        <w:t>parameterize a functional response curve</w:t>
      </w:r>
      <w:r w:rsidR="009C0465" w:rsidRPr="00466E57">
        <w:t xml:space="preserve"> </w:t>
      </w:r>
      <w:r w:rsidR="009C0465">
        <w:t xml:space="preserve">are </w:t>
      </w:r>
      <w:r w:rsidR="009C0465" w:rsidRPr="00466E57">
        <w:t>only available</w:t>
      </w:r>
      <w:r w:rsidR="00E747D9">
        <w:t xml:space="preserve"> in a small number of cases </w:t>
      </w:r>
      <w:r w:rsidR="00E747D9">
        <w:fldChar w:fldCharType="begin"/>
      </w:r>
      <w:r w:rsidR="00386741">
        <w:instrText xml:space="preserve"> ADDIN ZOTERO_ITEM CSL_CITATION {"citationID":"2gq40dlusa","properties":{"formattedCitation":"{\\rtf (Szoboszlai {\\i{}et al.}, 2015)}","plainCitation":"(Szoboszlai et al., 2015)"},"citationItems":[{"id":215,"uris":["http://zotero.org/users/783258/items/5DJWEXBA"],"uri":["http://zotero.org/users/783258/items/5DJWEXBA"],"itemData":{"id":215,"type":"article-journal","title":"Forage species in predator diets: Synthesis of data from the California Current","container-title":"Ecological Informatics","page":"45-56","volume":"29","issue":"1","source":"ScienceDirect","abstract":"Characterization of the diets of upper-trophic pelagic predators that consume forage species is a key ingredient in the development of ecosystem-based fishery management plans, conservation of marine predators, and ecological and economic modeling of trophic interactions. Here we present the California Current Predator Diet Database (CCPDD) for the California Current region of the Pacific Ocean over the past century, assimilating over 190 published records of predator food habits for over 100 predator species and 32 categories of forage taxa (species or groups of similar species). Literature searches targeted all predators that consumed forage species: seabirds, cetaceans, pinnipeds, bony and cartilaginous fishes, and a predatory invertebrate. Diet data were compiled into a relational database. Analysis of the CCPDD highlighted differences in predator diet data availability based on geography, time period and predator taxonomy, as well as prominent prey categories. The top five forage taxa with the most predators included juvenile rockfish, northern anchovy, euphausiid krill, Pacific herring and market squid. Predator species with abundant data included Pacific hake, common murre, and California sea lion. Most diet data were collected during the summer; the lack of winter data will restrict future use of the CCPDD to understand seasonal patterns in predator diet unless more such data become available. Increased synthesis of historical information can provide new resources to understand patterns in the role of forage species in predator diet. Increased publication and/or accessibility of long-term datasets and data-sharing will further foster the synthesis of information intended to inform the management, conservation and understanding of marine food webs.","DOI":"10.1016/j.ecoinf.2015.07.003","ISSN":"1574-9541","shortTitle":"Forage species in predator diets","journalAbbreviation":"Ecological Informatics","author":[{"family":"Szoboszlai","given":"Amber I."},{"family":"Thayer","given":"Julie A."},{"family":"Wood","given":"Spencer A."},{"family":"Sydeman","given":"William J."},{"family":"Koehn","given":"Laura E."}],"issued":{"date-parts":[["2015"]]}}}],"schema":"https://github.com/citation-style-language/schema/raw/master/csl-citation.json"} </w:instrText>
      </w:r>
      <w:r w:rsidR="00E747D9">
        <w:fldChar w:fldCharType="separate"/>
      </w:r>
      <w:r w:rsidR="00E747D9" w:rsidRPr="00E747D9">
        <w:rPr>
          <w:rFonts w:ascii="Cambria"/>
        </w:rPr>
        <w:t xml:space="preserve">(Szoboszlai </w:t>
      </w:r>
      <w:r w:rsidR="00E747D9" w:rsidRPr="00E747D9">
        <w:rPr>
          <w:rFonts w:ascii="Cambria"/>
          <w:i/>
          <w:iCs/>
        </w:rPr>
        <w:t>et al.</w:t>
      </w:r>
      <w:r w:rsidR="00E747D9" w:rsidRPr="00E747D9">
        <w:rPr>
          <w:rFonts w:ascii="Cambria"/>
        </w:rPr>
        <w:t>, 2015)</w:t>
      </w:r>
      <w:r w:rsidR="00E747D9">
        <w:fldChar w:fldCharType="end"/>
      </w:r>
      <w:r w:rsidR="009C0465">
        <w:t xml:space="preserve">. This makes </w:t>
      </w:r>
      <w:r w:rsidR="009C0465" w:rsidRPr="00466E57">
        <w:t xml:space="preserve">accounting for </w:t>
      </w:r>
      <w:r w:rsidR="009C0465">
        <w:t xml:space="preserve">such complexities </w:t>
      </w:r>
      <w:r w:rsidR="009C0465" w:rsidRPr="00466E57">
        <w:t>while also maintaining a comparative approach challenging</w:t>
      </w:r>
      <w:r w:rsidR="009C0465">
        <w:t xml:space="preserve">, underscoring the utility of the snapshot food web models </w:t>
      </w:r>
      <w:r w:rsidR="009C0465">
        <w:fldChar w:fldCharType="begin"/>
      </w:r>
      <w:r w:rsidR="00386741">
        <w:instrText xml:space="preserve"> ADDIN ZOTERO_ITEM CSL_CITATION {"citationID":"2l816r59qi","properties":{"formattedCitation":"{\\rtf (Pikitch {\\i{}et al.}, 2014)}","plainCitation":"(Pikitch et al., 2014)"},"citationItems":[{"id":520,"uris":["http://zotero.org/users/783258/items/ZND3494Z"],"uri":["http://zotero.org/users/783258/items/ZND3494Z"],"itemData":{"id":520,"type":"article-journal","title":"The global contribution of forage fish to marine fisheries and ecosystems","container-title":"Fish and Fisheries","page":"43-64","volume":"15","issue":"1","source":"Wiley Online Library","abstract":"Forage fish play a pivotal role in marine ecosystems and economies worldwide by sustaining many predators and fisheries directly and indirectly. We estimate global forage fish contributions to marine ecosystems through a synthesis of 72 published Ecopath models from around the world. Three distinct contributions of forage fish were examined: (i) the ecological support service of forage fish to predators in marine ecosystems, (ii) the total catch and value of forage fisheries and (iii) the support service of forage fish to the catch and value of other commercially targeted predators. Forage fish use and value varied and exhibited patterns across latitudes and ecosystem types. Forage fish supported many kinds of predators, including fish, seabirds, marine mammals and squid. Overall, forage fish contribute a total of about $16.9 billion USD to global fisheries values annually, i.e. 20% of the global ex-vessel catch values of all marine fisheries combined. While the global catch value of forage fisheries was $5.6 billion, fisheries supported by forage fish were more than twice as valuable ($11.3 billion). These estimates provide important information for evaluating the trade-offs of various uses of forage fish across ecosystem types, latitudes and globally. We did not estimate a monetary value for supportive contributions of forage fish to recreational fisheries or to uses unrelated to fisheries, and thus the estimates of economic value reported herein understate the global value of forage fishes.","DOI":"10.1111/faf.12004","ISSN":"1467-2979","language":"en","author":[{"family":"Pikitch","given":"Ellen K"},{"family":"Rountos","given":"Konstantine J"},{"family":"Essington","given":"Timothy E"},{"family":"Santora","given":"Christine"},{"family":"Pauly","given":"Daniel"},{"family":"Watson","given":"Reg"},{"family":"Sumaila","given":"Ussif R"},{"family":"Boersma","given":"P Dee"},{"family":"Boyd","given":"Ian L"},{"family":"Conover","given":"David O"},{"family":"Cury","given":"Philippe"},{"family":"Heppell","given":"Selina S"},{"family":"Houde","given":"Edward D"},{"family":"Mangel","given":"Marc"},{"family":"Plagányi","given":"Éva"},{"family":"Sainsbury","given":"Keith"},{"family":"Steneck","given":"Robert S"},{"family":"Geers","given":"Tess M"},{"family":"Gownaris","given":"Natasha"},{"family":"Munch","given":"Stephan B"}],"issued":{"date-parts":[["2014"]]}}}],"schema":"https://github.com/citation-style-language/schema/raw/master/csl-citation.json"} </w:instrText>
      </w:r>
      <w:r w:rsidR="009C0465">
        <w:fldChar w:fldCharType="separate"/>
      </w:r>
      <w:r w:rsidR="009C0465" w:rsidRPr="00C42430">
        <w:rPr>
          <w:rFonts w:ascii="Cambria"/>
        </w:rPr>
        <w:t xml:space="preserve">(Pikitch </w:t>
      </w:r>
      <w:r w:rsidR="009C0465" w:rsidRPr="00C42430">
        <w:rPr>
          <w:rFonts w:ascii="Cambria"/>
          <w:i/>
          <w:iCs/>
        </w:rPr>
        <w:t>et al.</w:t>
      </w:r>
      <w:r w:rsidR="009C0465" w:rsidRPr="00C42430">
        <w:rPr>
          <w:rFonts w:ascii="Cambria"/>
        </w:rPr>
        <w:t>, 2014)</w:t>
      </w:r>
      <w:r w:rsidR="009C0465">
        <w:fldChar w:fldCharType="end"/>
      </w:r>
      <w:r w:rsidR="009C0465" w:rsidRPr="00466E57">
        <w:t xml:space="preserve">. </w:t>
      </w:r>
    </w:p>
    <w:p w14:paraId="7F5961B8" w14:textId="6406BDB4" w:rsidR="006F09FA" w:rsidRDefault="00054487" w:rsidP="00D62856">
      <w:pPr>
        <w:spacing w:line="480" w:lineRule="auto"/>
        <w:ind w:firstLine="720"/>
      </w:pPr>
      <w:r>
        <w:t>The findings of this study contribute to our understanding of the linkage between food web composition and</w:t>
      </w:r>
      <w:r w:rsidR="008569F5">
        <w:t xml:space="preserve"> </w:t>
      </w:r>
      <w:r w:rsidR="00C9117D">
        <w:t xml:space="preserve">the potential for </w:t>
      </w:r>
      <w:r w:rsidR="008569F5">
        <w:t>predator control</w:t>
      </w:r>
      <w:r w:rsidR="00BE7202" w:rsidRPr="00466E57">
        <w:t>.</w:t>
      </w:r>
      <w:r w:rsidR="002145A3" w:rsidRPr="00466E57">
        <w:t xml:space="preserve"> </w:t>
      </w:r>
      <w:r w:rsidR="001D5609">
        <w:t>Previous e</w:t>
      </w:r>
      <w:r w:rsidR="002145A3" w:rsidRPr="00466E57">
        <w:t>vidence has shown that</w:t>
      </w:r>
      <w:r w:rsidR="00F36042" w:rsidRPr="00466E57">
        <w:t xml:space="preserve"> predation can play a crucial role in population dynamics</w:t>
      </w:r>
      <w:r w:rsidR="00B81141" w:rsidRPr="00466E57">
        <w:t xml:space="preserve"> in </w:t>
      </w:r>
      <w:r w:rsidR="00A00081">
        <w:t xml:space="preserve">complex </w:t>
      </w:r>
      <w:r w:rsidR="00B81141" w:rsidRPr="00466E57">
        <w:t>marine systems</w:t>
      </w:r>
      <w:r w:rsidR="001D5609">
        <w:t>. I</w:t>
      </w:r>
      <w:r w:rsidR="00A00081">
        <w:t xml:space="preserve">n the Southern Gulf of St. Lawrence, predation is thought to be a key factor preventing demersal fish populations from recovering following collapse due to overfishing </w:t>
      </w:r>
      <w:r w:rsidR="00F36042" w:rsidRPr="00466E57">
        <w:fldChar w:fldCharType="begin"/>
      </w:r>
      <w:r w:rsidR="00386741">
        <w:instrText xml:space="preserve"> ADDIN ZOTERO_ITEM CSL_CITATION {"citationID":"tQtcXKj3","properties":{"formattedCitation":"{\\rtf (Swain and Beno\\uc0\\u238{}t, 2015)}","plainCitation":"(Swain and Benoît, 2015)"},"citationItems":[{"id":1162,"uris":["http://zotero.org/users/783258/items/AZWMH6T3"],"uri":["http://zotero.org/users/783258/items/AZWMH6T3"],"itemData":{"id":1162,"type":"article-journal","title":"Extreme increases in natural mortality prevent recovery of collapsed fish populations in a Northwest Atlantic ecosystem","container-title":"Marine Ecology Progress Series","page":"165-182","volume":"519","source":"Inter-Research Science Center","abstract":"ABSTRACT: Improved understanding of the dynamics of populations at low abundance is needed in the face of global biodiversity loss. We examined the dynamics of depleted demersal fish populations in the southern Gulf of St. Lawrence, Canada. Twenty years ago, a number of these populations collapsed due to overexploitation. Since then, others have declined to low abundance. Despite negligible levels of fishing mortality and strong rates of production of small juvenile fish, these populations have shown no sign of recovery and some continue to decline. Lack of recovery is due to dramatic increases in the natural mortality of larger individuals in these populations. In some of these fishes, natural mortality has risen to levels typical of high-turnover forage fishes rather than long-lived demersal fishes. We hypothesize that these high levels of mortality reflect a ‘predator pit’ or predation-driven Allee effect, resulting from the severely depleted abundance of these fishes and the high and rising abundance of their marine mammal predators, in particular grey seals. Recovery of collapsed demersal fish populations does not appear to be possible under current conditions in this ecosystem, even in the absence of fishing. Our results indicate a need for more precautionary management regimes in order to avoid population collapses that are not reversible by reducing exploitation.","DOI":"10.3354/meps11012","journalAbbreviation":"Mar Ecol Prog Ser","author":[{"family":"Swain","given":"Douglas P."},{"family":"Benoît","given":"Hugues P."}],"issued":{"date-parts":[["2015",1,20]]}}}],"schema":"https://github.com/citation-style-language/schema/raw/master/csl-citation.json"} </w:instrText>
      </w:r>
      <w:r w:rsidR="00F36042" w:rsidRPr="00466E57">
        <w:fldChar w:fldCharType="separate"/>
      </w:r>
      <w:r w:rsidR="00802C6E" w:rsidRPr="00466E57">
        <w:t>(Swain and Benoît, 2015)</w:t>
      </w:r>
      <w:r w:rsidR="00F36042" w:rsidRPr="00466E57">
        <w:fldChar w:fldCharType="end"/>
      </w:r>
      <w:r w:rsidR="00C9117D">
        <w:t>. This underscores the importance of u</w:t>
      </w:r>
      <w:r w:rsidR="00515EB7">
        <w:t xml:space="preserve">nderstanding and predicting more nuances in </w:t>
      </w:r>
      <w:r w:rsidR="00546B92">
        <w:t xml:space="preserve">the relative </w:t>
      </w:r>
      <w:r w:rsidR="00C9117D">
        <w:t>strength</w:t>
      </w:r>
      <w:r w:rsidR="00546B92">
        <w:t xml:space="preserve"> of predator </w:t>
      </w:r>
      <w:r w:rsidR="00515EB7">
        <w:t>control</w:t>
      </w:r>
      <w:r w:rsidR="00C9117D">
        <w:t>.</w:t>
      </w:r>
      <w:r w:rsidR="00515EB7">
        <w:t xml:space="preserve"> </w:t>
      </w:r>
      <w:r w:rsidR="00D74E69">
        <w:t xml:space="preserve">We </w:t>
      </w:r>
      <w:r w:rsidR="00F235A6">
        <w:t xml:space="preserve">found that, in general, systems with diverse predator assemblages should be </w:t>
      </w:r>
      <w:r w:rsidR="00D74E69">
        <w:t>less susceptible to dramatic trophic cascades</w:t>
      </w:r>
      <w:r w:rsidR="00E76B18">
        <w:t xml:space="preserve">, which can be major challenges to </w:t>
      </w:r>
      <w:r w:rsidR="00333FE6">
        <w:t xml:space="preserve">sustainable and stable </w:t>
      </w:r>
      <w:r w:rsidR="00E76B18">
        <w:t xml:space="preserve">resource </w:t>
      </w:r>
      <w:r w:rsidR="00333FE6">
        <w:t>management</w:t>
      </w:r>
      <w:r w:rsidR="00D74E69">
        <w:t>.</w:t>
      </w:r>
      <w:r w:rsidR="00B72A4F">
        <w:t xml:space="preserve"> However,</w:t>
      </w:r>
      <w:r w:rsidR="008C6F6C">
        <w:t xml:space="preserve"> we also found that</w:t>
      </w:r>
      <w:r w:rsidR="00B72A4F">
        <w:t xml:space="preserve"> marine predator assemblages are not uniformly diverse, and are </w:t>
      </w:r>
      <w:r w:rsidR="008C6F6C">
        <w:t xml:space="preserve">therefore </w:t>
      </w:r>
      <w:r w:rsidR="00B72A4F">
        <w:t xml:space="preserve">not automatically buffered from top-down effects. </w:t>
      </w:r>
      <w:r w:rsidR="00406BE1">
        <w:t>Because of this, u</w:t>
      </w:r>
      <w:r w:rsidR="00B72A4F">
        <w:t xml:space="preserve">nderstanding whether a given prey species or system is likely to experience predator control requires specific knowledge of the food web, an important step in implementing an ecosystem-based approach to fisheries management. </w:t>
      </w:r>
      <w:r w:rsidR="00406BE1">
        <w:t xml:space="preserve">As </w:t>
      </w:r>
      <w:r w:rsidR="00B72A4F">
        <w:t>trophic cascades can be major hurdles towards sustainable resource management, p</w:t>
      </w:r>
      <w:r w:rsidR="00A96DF5" w:rsidRPr="00466E57">
        <w:t xml:space="preserve">redator populations and assemblages </w:t>
      </w:r>
      <w:r w:rsidR="004B3314">
        <w:t xml:space="preserve">in low diversity systems </w:t>
      </w:r>
      <w:r w:rsidR="00A96DF5" w:rsidRPr="00466E57">
        <w:t xml:space="preserve">should be managed with </w:t>
      </w:r>
      <w:r w:rsidR="00B72A4F">
        <w:t>particular</w:t>
      </w:r>
      <w:r w:rsidR="00F94DFA">
        <w:t xml:space="preserve"> precaution</w:t>
      </w:r>
      <w:r w:rsidR="004B3314">
        <w:t xml:space="preserve">, </w:t>
      </w:r>
      <w:r w:rsidR="00B472E8">
        <w:t>avoiding both sudden decreases</w:t>
      </w:r>
      <w:r w:rsidR="00556FD9">
        <w:t xml:space="preserve"> (e.g., overfishing) or increases (e.g., </w:t>
      </w:r>
      <w:r w:rsidR="00EF48DC">
        <w:t>poorly planned mammal reintroductions) in predator populations</w:t>
      </w:r>
      <w:r w:rsidR="000E090B">
        <w:t xml:space="preserve">, as high variability in individual populations may have far-reaching consequences </w:t>
      </w:r>
      <w:r w:rsidR="004B3314">
        <w:t xml:space="preserve">for </w:t>
      </w:r>
      <w:r w:rsidR="000E090B">
        <w:t>the community</w:t>
      </w:r>
      <w:r w:rsidR="00EF48DC">
        <w:t xml:space="preserve">. </w:t>
      </w:r>
      <w:r w:rsidR="00B472E8">
        <w:t xml:space="preserve"> </w:t>
      </w:r>
    </w:p>
    <w:p w14:paraId="312EE62F" w14:textId="77777777" w:rsidR="0052711C" w:rsidRDefault="0052711C" w:rsidP="00D62856">
      <w:pPr>
        <w:spacing w:line="480" w:lineRule="auto"/>
      </w:pPr>
    </w:p>
    <w:p w14:paraId="6ED478E0" w14:textId="77777777" w:rsidR="00824F78" w:rsidRPr="00466E57" w:rsidRDefault="00824F78" w:rsidP="00D62856">
      <w:pPr>
        <w:spacing w:line="480" w:lineRule="auto"/>
        <w:rPr>
          <w:b/>
        </w:rPr>
      </w:pPr>
      <w:r w:rsidRPr="00466E57">
        <w:rPr>
          <w:b/>
        </w:rPr>
        <w:t>References</w:t>
      </w:r>
    </w:p>
    <w:p w14:paraId="0D861DB4" w14:textId="77777777" w:rsidR="00A84CC2" w:rsidRPr="00A84CC2" w:rsidRDefault="00CD29CD" w:rsidP="00A84CC2">
      <w:pPr>
        <w:pStyle w:val="Bibliography"/>
        <w:rPr>
          <w:rFonts w:ascii="Cambria"/>
        </w:rPr>
      </w:pPr>
      <w:r w:rsidRPr="00466E57">
        <w:rPr>
          <w:b/>
        </w:rPr>
        <w:fldChar w:fldCharType="begin"/>
      </w:r>
      <w:r w:rsidR="00A84CC2">
        <w:rPr>
          <w:b/>
        </w:rPr>
        <w:instrText xml:space="preserve"> ADDIN ZOTERO_BIBL {"custom":[]} CSL_BIBLIOGRAPHY </w:instrText>
      </w:r>
      <w:r w:rsidRPr="00466E57">
        <w:rPr>
          <w:b/>
        </w:rPr>
        <w:fldChar w:fldCharType="separate"/>
      </w:r>
      <w:r w:rsidR="00A84CC2" w:rsidRPr="00A84CC2">
        <w:rPr>
          <w:rFonts w:ascii="Cambria"/>
        </w:rPr>
        <w:t>Baum, J. K., and Worm, B. 2009. Cascading top-down effects of changing oceanic predator abundances. Journal of Animal Ecology, 78: 699–714.</w:t>
      </w:r>
    </w:p>
    <w:p w14:paraId="6D2E3F88" w14:textId="77777777" w:rsidR="00A84CC2" w:rsidRPr="00A84CC2" w:rsidRDefault="00A84CC2" w:rsidP="00A84CC2">
      <w:pPr>
        <w:pStyle w:val="Bibliography"/>
        <w:rPr>
          <w:rFonts w:ascii="Cambria"/>
        </w:rPr>
      </w:pPr>
      <w:r w:rsidRPr="00A84CC2">
        <w:rPr>
          <w:rFonts w:ascii="Cambria"/>
        </w:rPr>
        <w:t xml:space="preserve">Borer, E. T., Seabloom, E. W., Shurin, J. B., Anderson, K. E., Blanchette, C. A., Broitman, B., Cooper, S. D., </w:t>
      </w:r>
      <w:r w:rsidRPr="00A84CC2">
        <w:rPr>
          <w:rFonts w:ascii="Cambria"/>
          <w:i/>
          <w:iCs/>
        </w:rPr>
        <w:t>et al.</w:t>
      </w:r>
      <w:r w:rsidRPr="00A84CC2">
        <w:rPr>
          <w:rFonts w:ascii="Cambria"/>
        </w:rPr>
        <w:t xml:space="preserve"> 2005. What Determines the Strength of a Trophic Cascade? Ecology, 86: 528–537.</w:t>
      </w:r>
    </w:p>
    <w:p w14:paraId="224826A4" w14:textId="77777777" w:rsidR="00A84CC2" w:rsidRPr="00A84CC2" w:rsidRDefault="00A84CC2" w:rsidP="00A84CC2">
      <w:pPr>
        <w:pStyle w:val="Bibliography"/>
        <w:rPr>
          <w:rFonts w:ascii="Cambria"/>
        </w:rPr>
      </w:pPr>
      <w:r w:rsidRPr="00A84CC2">
        <w:rPr>
          <w:rFonts w:ascii="Cambria"/>
        </w:rPr>
        <w:t>Boyce, D. G., Frank, K. T., Worm, B., and Leggett, W. C. 2015. Spatial patterns and predictors of trophic control in marine ecosystems. Ecology letters, 18: 1001–1011.</w:t>
      </w:r>
    </w:p>
    <w:p w14:paraId="44FF1A26" w14:textId="77777777" w:rsidR="00A84CC2" w:rsidRPr="00A84CC2" w:rsidRDefault="00A84CC2" w:rsidP="00A84CC2">
      <w:pPr>
        <w:pStyle w:val="Bibliography"/>
        <w:rPr>
          <w:rFonts w:ascii="Cambria"/>
        </w:rPr>
      </w:pPr>
      <w:r w:rsidRPr="00A84CC2">
        <w:rPr>
          <w:rFonts w:ascii="Cambria"/>
        </w:rPr>
        <w:t>Canty, A., and Ripley, B. D. 2016. boot: Bootstrap R (S-Plus) Functions. R package version, 1.3-18.</w:t>
      </w:r>
    </w:p>
    <w:p w14:paraId="099B02F8" w14:textId="77777777" w:rsidR="00A84CC2" w:rsidRPr="00A84CC2" w:rsidRDefault="00A84CC2" w:rsidP="00A84CC2">
      <w:pPr>
        <w:pStyle w:val="Bibliography"/>
        <w:rPr>
          <w:rFonts w:ascii="Cambria"/>
        </w:rPr>
      </w:pPr>
      <w:r w:rsidRPr="00A84CC2">
        <w:rPr>
          <w:rFonts w:ascii="Cambria"/>
        </w:rPr>
        <w:t>Christensen, V., and Pauly, D. 1992. ECOPATH II—a software for balancing steady-state ecosystem models and calculating network characteristics. Ecological modelling, 61: 169–185.</w:t>
      </w:r>
    </w:p>
    <w:p w14:paraId="1ACD8B6F" w14:textId="77777777" w:rsidR="00A84CC2" w:rsidRPr="00A84CC2" w:rsidRDefault="00A84CC2" w:rsidP="00A84CC2">
      <w:pPr>
        <w:pStyle w:val="Bibliography"/>
        <w:rPr>
          <w:rFonts w:ascii="Cambria"/>
        </w:rPr>
      </w:pPr>
      <w:r w:rsidRPr="00A84CC2">
        <w:rPr>
          <w:rFonts w:ascii="Cambria"/>
        </w:rPr>
        <w:t>Davison, A. C., and Hinkley, D. V. 1997. Bootstrap Methods and Their Applications. Cam. bridge University Press, Cambridge, ISBN 0-521-57391-2.</w:t>
      </w:r>
    </w:p>
    <w:p w14:paraId="5A6AE2A9" w14:textId="77777777" w:rsidR="00A84CC2" w:rsidRPr="00A84CC2" w:rsidRDefault="00A84CC2" w:rsidP="00A84CC2">
      <w:pPr>
        <w:pStyle w:val="Bibliography"/>
        <w:rPr>
          <w:rFonts w:ascii="Cambria"/>
        </w:rPr>
      </w:pPr>
      <w:r w:rsidRPr="00A84CC2">
        <w:rPr>
          <w:rFonts w:ascii="Cambria"/>
        </w:rPr>
        <w:t>Doak, D. F., Bigger, D., Harding, E. K., Marvier, M. A., O’Malley, R. E., and Thomson, D. 1998. The Statistical Inevitability of Stability‐Diversity Relationships in Community Ecology. The American Naturalist, 151: 264–276.</w:t>
      </w:r>
    </w:p>
    <w:p w14:paraId="51865638" w14:textId="77777777" w:rsidR="00A84CC2" w:rsidRPr="00A84CC2" w:rsidRDefault="00A84CC2" w:rsidP="00A84CC2">
      <w:pPr>
        <w:pStyle w:val="Bibliography"/>
        <w:rPr>
          <w:rFonts w:ascii="Cambria"/>
        </w:rPr>
      </w:pPr>
      <w:r w:rsidRPr="00A84CC2">
        <w:rPr>
          <w:rFonts w:ascii="Cambria"/>
        </w:rPr>
        <w:t>Duplisea, D. E., and Blanchard, F. 2005. Relating Species and Community Dynamics in an Heavily Exploited Marine Fish Community. Ecosystems, 8: 899.</w:t>
      </w:r>
    </w:p>
    <w:p w14:paraId="29A6809B" w14:textId="77777777" w:rsidR="00A84CC2" w:rsidRPr="00A84CC2" w:rsidRDefault="00A84CC2" w:rsidP="00A84CC2">
      <w:pPr>
        <w:pStyle w:val="Bibliography"/>
        <w:rPr>
          <w:rFonts w:ascii="Cambria"/>
        </w:rPr>
      </w:pPr>
      <w:r w:rsidRPr="00A84CC2">
        <w:rPr>
          <w:rFonts w:ascii="Cambria"/>
        </w:rPr>
        <w:t xml:space="preserve">Estes, J. A., Terborgh, J., Brashares, J. S., Power, M. E., Berger, J., Bond, W. J., Carpenter, S. R., </w:t>
      </w:r>
      <w:r w:rsidRPr="00A84CC2">
        <w:rPr>
          <w:rFonts w:ascii="Cambria"/>
          <w:i/>
          <w:iCs/>
        </w:rPr>
        <w:t>et al.</w:t>
      </w:r>
      <w:r w:rsidRPr="00A84CC2">
        <w:rPr>
          <w:rFonts w:ascii="Cambria"/>
        </w:rPr>
        <w:t xml:space="preserve"> 2011. Trophic Downgrading of Planet Earth. Science, 333: 301–306.</w:t>
      </w:r>
    </w:p>
    <w:p w14:paraId="73A0811D" w14:textId="77777777" w:rsidR="00A84CC2" w:rsidRPr="00A84CC2" w:rsidRDefault="00A84CC2" w:rsidP="00A84CC2">
      <w:pPr>
        <w:pStyle w:val="Bibliography"/>
        <w:rPr>
          <w:rFonts w:ascii="Cambria"/>
        </w:rPr>
      </w:pPr>
      <w:r w:rsidRPr="00A84CC2">
        <w:rPr>
          <w:rFonts w:ascii="Cambria"/>
        </w:rPr>
        <w:t>Frank, K. T., Petrie, B., Choi, J. S., and Leggett, W. C. 2005. Trophic cascades in a formerly cod-dominated ecosystem. Science, 308: 1621–1623.</w:t>
      </w:r>
    </w:p>
    <w:p w14:paraId="6F862853" w14:textId="77777777" w:rsidR="00A84CC2" w:rsidRPr="00A84CC2" w:rsidRDefault="00A84CC2" w:rsidP="00A84CC2">
      <w:pPr>
        <w:pStyle w:val="Bibliography"/>
        <w:rPr>
          <w:rFonts w:ascii="Cambria"/>
        </w:rPr>
      </w:pPr>
      <w:r w:rsidRPr="00A84CC2">
        <w:rPr>
          <w:rFonts w:ascii="Cambria"/>
        </w:rPr>
        <w:t>Frank, K. T., Petrie, B., and Shackell, N. L. 2007. The ups and downs of trophic control in continental shelf ecosystems. Trends in Ecology and Evolution, 22: 236–242.</w:t>
      </w:r>
    </w:p>
    <w:p w14:paraId="08C5DC7C" w14:textId="77777777" w:rsidR="00A84CC2" w:rsidRPr="00A84CC2" w:rsidRDefault="00A84CC2" w:rsidP="00A84CC2">
      <w:pPr>
        <w:pStyle w:val="Bibliography"/>
        <w:rPr>
          <w:rFonts w:ascii="Cambria"/>
        </w:rPr>
      </w:pPr>
      <w:r w:rsidRPr="00A84CC2">
        <w:rPr>
          <w:rFonts w:ascii="Cambria"/>
        </w:rPr>
        <w:t>Frank, K. T., Petrie, B., Shackell, N. L., and Choi, J. S. 2006. Reconciling differences in trophic control in mid-latitude marine ecosystems. Ecology Letters, 9: 1096–1105.</w:t>
      </w:r>
    </w:p>
    <w:p w14:paraId="29A83CEB" w14:textId="77777777" w:rsidR="00A84CC2" w:rsidRPr="00A84CC2" w:rsidRDefault="00A84CC2" w:rsidP="00A84CC2">
      <w:pPr>
        <w:pStyle w:val="Bibliography"/>
        <w:rPr>
          <w:rFonts w:ascii="Cambria"/>
        </w:rPr>
      </w:pPr>
      <w:r w:rsidRPr="00A84CC2">
        <w:rPr>
          <w:rFonts w:ascii="Cambria"/>
        </w:rPr>
        <w:t xml:space="preserve">Fu, C., Gaichas, S., Link, J. S., Bundy, A., Boldt, J. L., Cook, A. M., Gamble, R., </w:t>
      </w:r>
      <w:r w:rsidRPr="00A84CC2">
        <w:rPr>
          <w:rFonts w:ascii="Cambria"/>
          <w:i/>
          <w:iCs/>
        </w:rPr>
        <w:t>et al.</w:t>
      </w:r>
      <w:r w:rsidRPr="00A84CC2">
        <w:rPr>
          <w:rFonts w:ascii="Cambria"/>
        </w:rPr>
        <w:t xml:space="preserve"> 2012. Relative importance of fisheries, trophodynamic and environmental drivers in a series of marine ecosystems. Marine Ecology Progress Series, 459: 169–184.</w:t>
      </w:r>
    </w:p>
    <w:p w14:paraId="3635BBDE" w14:textId="77777777" w:rsidR="00A84CC2" w:rsidRPr="00A84CC2" w:rsidRDefault="00A84CC2" w:rsidP="00A84CC2">
      <w:pPr>
        <w:pStyle w:val="Bibliography"/>
        <w:rPr>
          <w:rFonts w:ascii="Cambria"/>
        </w:rPr>
      </w:pPr>
      <w:r w:rsidRPr="00A84CC2">
        <w:rPr>
          <w:rFonts w:ascii="Cambria"/>
        </w:rPr>
        <w:t>Gifford, D. J., Collie, J. S., and Steele, J. H. 2009. Functional diversity in a marine fish community. ICES Journal of Marine Science: Journal du Conseil, 66: 791–796.</w:t>
      </w:r>
    </w:p>
    <w:p w14:paraId="46750BD7" w14:textId="77777777" w:rsidR="00A84CC2" w:rsidRPr="00A84CC2" w:rsidRDefault="00A84CC2" w:rsidP="00A84CC2">
      <w:pPr>
        <w:pStyle w:val="Bibliography"/>
        <w:rPr>
          <w:rFonts w:ascii="Cambria"/>
        </w:rPr>
      </w:pPr>
      <w:r w:rsidRPr="00A84CC2">
        <w:rPr>
          <w:rFonts w:ascii="Cambria"/>
        </w:rPr>
        <w:t>Gonzalez, A., and Loreau, M. 2009. The Causes and Consequences of Compensatory Dynamics in Ecological Communities. Annual Review of Ecology, Evolution, and Systematics, 40: 393–414.</w:t>
      </w:r>
    </w:p>
    <w:p w14:paraId="135408EE" w14:textId="77777777" w:rsidR="00A84CC2" w:rsidRPr="00A84CC2" w:rsidRDefault="00A84CC2" w:rsidP="00A84CC2">
      <w:pPr>
        <w:pStyle w:val="Bibliography"/>
        <w:rPr>
          <w:rFonts w:ascii="Cambria"/>
        </w:rPr>
      </w:pPr>
      <w:r w:rsidRPr="00A84CC2">
        <w:rPr>
          <w:rFonts w:ascii="Cambria"/>
        </w:rPr>
        <w:t>Hillebrand, H. 2004. On the generality of the latitudinal diversity gradient. The American Naturalist, 163: 192–211.</w:t>
      </w:r>
    </w:p>
    <w:p w14:paraId="19E7536D" w14:textId="77777777" w:rsidR="00A84CC2" w:rsidRPr="00A84CC2" w:rsidRDefault="00A84CC2" w:rsidP="00A84CC2">
      <w:pPr>
        <w:pStyle w:val="Bibliography"/>
        <w:rPr>
          <w:rFonts w:ascii="Cambria"/>
        </w:rPr>
      </w:pPr>
      <w:r w:rsidRPr="00A84CC2">
        <w:rPr>
          <w:rFonts w:ascii="Cambria"/>
        </w:rPr>
        <w:t>Holsman, K. K., Essington, T., Miller, T. J., Koen-Alonso, M., and Stockhausen, W. J. 2012. Comparative analysis of cod and herring production dynamics across 13 northern hemisphere marine ecosystems. Marine Ecology Progress Series, 459: 231–246.</w:t>
      </w:r>
    </w:p>
    <w:p w14:paraId="5A784294" w14:textId="77777777" w:rsidR="00A84CC2" w:rsidRPr="00A84CC2" w:rsidRDefault="00A84CC2" w:rsidP="00A84CC2">
      <w:pPr>
        <w:pStyle w:val="Bibliography"/>
        <w:rPr>
          <w:rFonts w:ascii="Cambria"/>
        </w:rPr>
      </w:pPr>
      <w:r w:rsidRPr="00A84CC2">
        <w:rPr>
          <w:rFonts w:ascii="Cambria"/>
        </w:rPr>
        <w:t xml:space="preserve">Houlahan, J. E., Currie, D. J., Cottenie, K., Cumming, G. S., Ernest, S. K. M., Findlay, C. S., Fuhlendorf, S. D., </w:t>
      </w:r>
      <w:r w:rsidRPr="00A84CC2">
        <w:rPr>
          <w:rFonts w:ascii="Cambria"/>
          <w:i/>
          <w:iCs/>
        </w:rPr>
        <w:t>et al.</w:t>
      </w:r>
      <w:r w:rsidRPr="00A84CC2">
        <w:rPr>
          <w:rFonts w:ascii="Cambria"/>
        </w:rPr>
        <w:t xml:space="preserve"> 2007. Compensatory dynamics are rare in natural ecological communities. Proceedings of the National Academy of Sciences, 104: 3273–3277.</w:t>
      </w:r>
    </w:p>
    <w:p w14:paraId="529F1AA1" w14:textId="77777777" w:rsidR="00A84CC2" w:rsidRPr="00A84CC2" w:rsidRDefault="00A84CC2" w:rsidP="00A84CC2">
      <w:pPr>
        <w:pStyle w:val="Bibliography"/>
        <w:rPr>
          <w:rFonts w:ascii="Cambria"/>
        </w:rPr>
      </w:pPr>
      <w:r w:rsidRPr="00A84CC2">
        <w:rPr>
          <w:rFonts w:ascii="Cambria"/>
        </w:rPr>
        <w:t>Lindegren, M., Checkley, D. M., Ohman, M. D., Koslow, J. A., and Goericke, R. 2016. Resilience and stability of a pelagic marine ecosystem. Proc. R. Soc. B, 283: 20151931.</w:t>
      </w:r>
    </w:p>
    <w:p w14:paraId="3CCD7DC9" w14:textId="77777777" w:rsidR="00A84CC2" w:rsidRPr="00A84CC2" w:rsidRDefault="00A84CC2" w:rsidP="00A84CC2">
      <w:pPr>
        <w:pStyle w:val="Bibliography"/>
        <w:rPr>
          <w:rFonts w:ascii="Cambria"/>
        </w:rPr>
      </w:pPr>
      <w:r w:rsidRPr="00A84CC2">
        <w:rPr>
          <w:rFonts w:ascii="Cambria"/>
        </w:rPr>
        <w:t xml:space="preserve">Link, J. S., Gaichas, S., Miller, T. J., Essington, T., Bundy, A., Boldt, J., Drinkwater, K. F., </w:t>
      </w:r>
      <w:r w:rsidRPr="00A84CC2">
        <w:rPr>
          <w:rFonts w:ascii="Cambria"/>
          <w:i/>
          <w:iCs/>
        </w:rPr>
        <w:t>et al.</w:t>
      </w:r>
      <w:r w:rsidRPr="00A84CC2">
        <w:rPr>
          <w:rFonts w:ascii="Cambria"/>
        </w:rPr>
        <w:t xml:space="preserve"> 2012. Synthesizing lessons learned from comparing fisheries production in 13   northern hemisphere ecosystems: emergent fundamental features. Marine Ecology Progress Series, 459: 293–302.</w:t>
      </w:r>
    </w:p>
    <w:p w14:paraId="325F660E" w14:textId="77777777" w:rsidR="00A84CC2" w:rsidRPr="00A84CC2" w:rsidRDefault="00A84CC2" w:rsidP="00A84CC2">
      <w:pPr>
        <w:pStyle w:val="Bibliography"/>
        <w:rPr>
          <w:rFonts w:ascii="Cambria"/>
        </w:rPr>
      </w:pPr>
      <w:r w:rsidRPr="00A84CC2">
        <w:rPr>
          <w:rFonts w:ascii="Cambria"/>
        </w:rPr>
        <w:t>Lucey, S. M., Cook, A. M., Boldt, J. L., Link, J. S., Essington, T. E., and Miller, T. J. 2012. Comparative analyses of surplus production dynamics of functional feeding groups across 12 northern hemisphere marine ecosystems. Marine Ecology Progress Series, 459: 219–229.</w:t>
      </w:r>
    </w:p>
    <w:p w14:paraId="10DAFF5B" w14:textId="77777777" w:rsidR="00A84CC2" w:rsidRPr="00A84CC2" w:rsidRDefault="00A84CC2" w:rsidP="00A84CC2">
      <w:pPr>
        <w:pStyle w:val="Bibliography"/>
        <w:rPr>
          <w:rFonts w:ascii="Cambria"/>
        </w:rPr>
      </w:pPr>
      <w:r w:rsidRPr="00A84CC2">
        <w:rPr>
          <w:rFonts w:ascii="Cambria"/>
        </w:rPr>
        <w:t>MacArthur, R. 1955. Fluctuations of Animal Populations and a Measure of Community Stability. Ecology, 36: 533–536.</w:t>
      </w:r>
    </w:p>
    <w:p w14:paraId="3C82F87C" w14:textId="77777777" w:rsidR="00A84CC2" w:rsidRPr="00A84CC2" w:rsidRDefault="00A84CC2" w:rsidP="00A84CC2">
      <w:pPr>
        <w:pStyle w:val="Bibliography"/>
        <w:rPr>
          <w:rFonts w:ascii="Cambria"/>
        </w:rPr>
      </w:pPr>
      <w:r w:rsidRPr="00A84CC2">
        <w:rPr>
          <w:rFonts w:ascii="Cambria"/>
        </w:rPr>
        <w:t>May, R. M. 1973. Stability and complexity in model ecosystems. Princeton University Press.</w:t>
      </w:r>
    </w:p>
    <w:p w14:paraId="07839041" w14:textId="77777777" w:rsidR="00A84CC2" w:rsidRPr="00A84CC2" w:rsidRDefault="00A84CC2" w:rsidP="00A84CC2">
      <w:pPr>
        <w:pStyle w:val="Bibliography"/>
        <w:rPr>
          <w:rFonts w:ascii="Cambria"/>
        </w:rPr>
      </w:pPr>
      <w:r w:rsidRPr="00A84CC2">
        <w:rPr>
          <w:rFonts w:ascii="Cambria"/>
        </w:rPr>
        <w:t>McCann, K. S. 2000. The diversity–stability debate. Nature, 405: 228–233.</w:t>
      </w:r>
    </w:p>
    <w:p w14:paraId="5D41D3F8" w14:textId="77777777" w:rsidR="00A84CC2" w:rsidRPr="00A84CC2" w:rsidRDefault="00A84CC2" w:rsidP="00A84CC2">
      <w:pPr>
        <w:pStyle w:val="Bibliography"/>
        <w:rPr>
          <w:rFonts w:ascii="Cambria"/>
        </w:rPr>
      </w:pPr>
      <w:r w:rsidRPr="00A84CC2">
        <w:rPr>
          <w:rFonts w:ascii="Cambria"/>
        </w:rPr>
        <w:t>Minto, C., and Worm, B. 2012. Interactions between small pelagic fish and young cod across the North   Atlantic. Ecology, 93: 2139–2154.</w:t>
      </w:r>
    </w:p>
    <w:p w14:paraId="416DC070" w14:textId="77777777" w:rsidR="00A84CC2" w:rsidRPr="00A84CC2" w:rsidRDefault="00A84CC2" w:rsidP="00A84CC2">
      <w:pPr>
        <w:pStyle w:val="Bibliography"/>
        <w:rPr>
          <w:rFonts w:ascii="Cambria"/>
        </w:rPr>
      </w:pPr>
      <w:r w:rsidRPr="00A84CC2">
        <w:rPr>
          <w:rFonts w:ascii="Cambria"/>
        </w:rPr>
        <w:t>Naeem, S. 2006. Expanding scales in biodiversity-based research: challenges and solutions for marine systems. Marine Ecology Progress Series, 311: 273–283.</w:t>
      </w:r>
    </w:p>
    <w:p w14:paraId="2A7C5F62" w14:textId="77777777" w:rsidR="00A84CC2" w:rsidRPr="00A84CC2" w:rsidRDefault="00A84CC2" w:rsidP="00A84CC2">
      <w:pPr>
        <w:pStyle w:val="Bibliography"/>
        <w:rPr>
          <w:rFonts w:ascii="Cambria"/>
        </w:rPr>
      </w:pPr>
      <w:r w:rsidRPr="00A84CC2">
        <w:rPr>
          <w:rFonts w:ascii="Cambria"/>
        </w:rPr>
        <w:t>Oken, K. L., and Essington, T. E. 2015. How detectable is predation in stage-structured populations? Insights from a simulation-testing analysis. Journal of Animal Ecology, 84: 60–70.</w:t>
      </w:r>
    </w:p>
    <w:p w14:paraId="0063EC27" w14:textId="77777777" w:rsidR="00A84CC2" w:rsidRPr="00A84CC2" w:rsidRDefault="00A84CC2" w:rsidP="00A84CC2">
      <w:pPr>
        <w:pStyle w:val="Bibliography"/>
        <w:rPr>
          <w:rFonts w:ascii="Cambria"/>
        </w:rPr>
      </w:pPr>
      <w:r w:rsidRPr="00A84CC2">
        <w:rPr>
          <w:rFonts w:ascii="Cambria"/>
        </w:rPr>
        <w:t>Pace, M. L., Cole, J. J., Carpenter, S. R., and Kitchell, J. F. 1999. Trophic cascades revealed in diverse ecosystems. Trends in ecology &amp; evolution, 14: 483–488.</w:t>
      </w:r>
    </w:p>
    <w:p w14:paraId="14673477" w14:textId="77777777" w:rsidR="00A84CC2" w:rsidRPr="00A84CC2" w:rsidRDefault="00A84CC2" w:rsidP="00A84CC2">
      <w:pPr>
        <w:pStyle w:val="Bibliography"/>
        <w:rPr>
          <w:rFonts w:ascii="Cambria"/>
        </w:rPr>
      </w:pPr>
      <w:r w:rsidRPr="00A84CC2">
        <w:rPr>
          <w:rFonts w:ascii="Cambria"/>
        </w:rPr>
        <w:t>Paine, R. T. 1966. Food web complexity and species diversity. American Naturalist: 65–75.</w:t>
      </w:r>
    </w:p>
    <w:p w14:paraId="565477B9" w14:textId="77777777" w:rsidR="00A84CC2" w:rsidRPr="00A84CC2" w:rsidRDefault="00A84CC2" w:rsidP="00A84CC2">
      <w:pPr>
        <w:pStyle w:val="Bibliography"/>
        <w:rPr>
          <w:rFonts w:ascii="Cambria"/>
        </w:rPr>
      </w:pPr>
      <w:r w:rsidRPr="00A84CC2">
        <w:rPr>
          <w:rFonts w:ascii="Cambria"/>
        </w:rPr>
        <w:t>Paine, R. T. 1980. Food Webs: Linkage, Interaction Strength and Community Infrastructure. Journal of Animal Ecology, 49: 667–685.</w:t>
      </w:r>
    </w:p>
    <w:p w14:paraId="0181C8C9" w14:textId="77777777" w:rsidR="00A84CC2" w:rsidRPr="00A84CC2" w:rsidRDefault="00A84CC2" w:rsidP="00A84CC2">
      <w:pPr>
        <w:pStyle w:val="Bibliography"/>
        <w:rPr>
          <w:rFonts w:ascii="Cambria"/>
        </w:rPr>
      </w:pPr>
      <w:r w:rsidRPr="00A84CC2">
        <w:rPr>
          <w:rFonts w:ascii="Cambria"/>
        </w:rPr>
        <w:t xml:space="preserve">Pershing, A. J., Mills, K. E., Record, N. R., Stamieszkin, K., Wurtzell, K. V., Byron, C. J., Fitzpatrick, D., </w:t>
      </w:r>
      <w:r w:rsidRPr="00A84CC2">
        <w:rPr>
          <w:rFonts w:ascii="Cambria"/>
          <w:i/>
          <w:iCs/>
        </w:rPr>
        <w:t>et al.</w:t>
      </w:r>
      <w:r w:rsidRPr="00A84CC2">
        <w:rPr>
          <w:rFonts w:ascii="Cambria"/>
        </w:rPr>
        <w:t xml:space="preserve"> 2015. Evaluating trophic cascades as drivers of regime shifts in different ocean ecosystems. Philosophical Transactions of the Royal Society of London B: Biological Sciences, 370: 20130265.</w:t>
      </w:r>
    </w:p>
    <w:p w14:paraId="6B008522" w14:textId="77777777" w:rsidR="00A84CC2" w:rsidRPr="00A84CC2" w:rsidRDefault="00A84CC2" w:rsidP="00A84CC2">
      <w:pPr>
        <w:pStyle w:val="Bibliography"/>
        <w:rPr>
          <w:rFonts w:ascii="Cambria"/>
        </w:rPr>
      </w:pPr>
      <w:r w:rsidRPr="00A84CC2">
        <w:rPr>
          <w:rFonts w:ascii="Cambria"/>
        </w:rPr>
        <w:t xml:space="preserve">Pikitch, E. K., Rountos, K. J., Essington, T. E., Santora, C., Pauly, D., Watson, R., Sumaila, U. R., </w:t>
      </w:r>
      <w:r w:rsidRPr="00A84CC2">
        <w:rPr>
          <w:rFonts w:ascii="Cambria"/>
          <w:i/>
          <w:iCs/>
        </w:rPr>
        <w:t>et al.</w:t>
      </w:r>
      <w:r w:rsidRPr="00A84CC2">
        <w:rPr>
          <w:rFonts w:ascii="Cambria"/>
        </w:rPr>
        <w:t xml:space="preserve"> 2014. The global contribution of forage fish to marine fisheries and ecosystems. Fish and Fisheries, 15: 43–64.</w:t>
      </w:r>
    </w:p>
    <w:p w14:paraId="0E005973" w14:textId="77777777" w:rsidR="00A84CC2" w:rsidRPr="00A84CC2" w:rsidRDefault="00A84CC2" w:rsidP="00A84CC2">
      <w:pPr>
        <w:pStyle w:val="Bibliography"/>
        <w:rPr>
          <w:rFonts w:ascii="Cambria"/>
        </w:rPr>
      </w:pPr>
      <w:r w:rsidRPr="00A84CC2">
        <w:rPr>
          <w:rFonts w:ascii="Cambria"/>
        </w:rPr>
        <w:t>Polis, G. A. 1999. Why Are Parts of the World Green? Multiple Factors Control Productivity and the Distribution of Biomass. Oikos, 86: 3–15.</w:t>
      </w:r>
    </w:p>
    <w:p w14:paraId="3E74459A" w14:textId="77777777" w:rsidR="00A84CC2" w:rsidRPr="00A84CC2" w:rsidRDefault="00A84CC2" w:rsidP="00A84CC2">
      <w:pPr>
        <w:pStyle w:val="Bibliography"/>
        <w:rPr>
          <w:rFonts w:ascii="Cambria"/>
        </w:rPr>
      </w:pPr>
      <w:r w:rsidRPr="00A84CC2">
        <w:rPr>
          <w:rFonts w:ascii="Cambria"/>
        </w:rPr>
        <w:t>Polis, G. A., and Strong, D. R. 1996. Food Web Complexity and Community Dynamics. American Naturalist, 147: 813–846.</w:t>
      </w:r>
    </w:p>
    <w:p w14:paraId="0D9F00F6" w14:textId="77777777" w:rsidR="00A84CC2" w:rsidRPr="00A84CC2" w:rsidRDefault="00A84CC2" w:rsidP="00A84CC2">
      <w:pPr>
        <w:pStyle w:val="Bibliography"/>
        <w:rPr>
          <w:rFonts w:ascii="Cambria"/>
        </w:rPr>
      </w:pPr>
      <w:r w:rsidRPr="00A84CC2">
        <w:rPr>
          <w:rFonts w:ascii="Cambria"/>
        </w:rPr>
        <w:t>Power, M. E. 1992. Top-Down and Bottom-Up Forces in Food Webs: Do Plants Have Primacy. Ecology, 73: 733–746.</w:t>
      </w:r>
    </w:p>
    <w:p w14:paraId="27F492F1" w14:textId="77777777" w:rsidR="00A84CC2" w:rsidRPr="00A84CC2" w:rsidRDefault="00A84CC2" w:rsidP="00A84CC2">
      <w:pPr>
        <w:pStyle w:val="Bibliography"/>
        <w:rPr>
          <w:rFonts w:ascii="Cambria"/>
        </w:rPr>
      </w:pPr>
      <w:r w:rsidRPr="00A84CC2">
        <w:rPr>
          <w:rFonts w:ascii="Cambria"/>
        </w:rPr>
        <w:t>R Core Team. 2016. R: A language and environment for statistical computing. R Foundation for Statistical Computing, Vienna, Austria. http://www.R-project.org.</w:t>
      </w:r>
    </w:p>
    <w:p w14:paraId="6CB5FC84" w14:textId="77777777" w:rsidR="00A84CC2" w:rsidRPr="00A84CC2" w:rsidRDefault="00A84CC2" w:rsidP="00A84CC2">
      <w:pPr>
        <w:pStyle w:val="Bibliography"/>
        <w:rPr>
          <w:rFonts w:ascii="Cambria"/>
        </w:rPr>
      </w:pPr>
      <w:r w:rsidRPr="00A84CC2">
        <w:rPr>
          <w:rFonts w:ascii="Cambria"/>
        </w:rPr>
        <w:t>Rose, G. A. 2004. Reconciling overfishing and climate change with stock dynamics of Atlantic cod (Gadus morhua) over 500 years. Canadian Journal of Fisheries and Aquatic Sciences, 61: 1553–1557.</w:t>
      </w:r>
    </w:p>
    <w:p w14:paraId="1CA55369" w14:textId="77777777" w:rsidR="00A84CC2" w:rsidRPr="00A84CC2" w:rsidRDefault="00A84CC2" w:rsidP="00A84CC2">
      <w:pPr>
        <w:pStyle w:val="Bibliography"/>
        <w:rPr>
          <w:rFonts w:ascii="Cambria"/>
        </w:rPr>
      </w:pPr>
      <w:r w:rsidRPr="00A84CC2">
        <w:rPr>
          <w:rFonts w:ascii="Cambria"/>
        </w:rPr>
        <w:t>Shackell, N. L., and Frank, K. T. 2007. Compensation in exploited marine fish communities on the Scotian Shelf, Canada. Marine Ecology Progress Series, 336: 235–247.</w:t>
      </w:r>
    </w:p>
    <w:p w14:paraId="0D7D9593" w14:textId="77777777" w:rsidR="00A84CC2" w:rsidRPr="00A84CC2" w:rsidRDefault="00A84CC2" w:rsidP="00A84CC2">
      <w:pPr>
        <w:pStyle w:val="Bibliography"/>
        <w:rPr>
          <w:rFonts w:ascii="Cambria"/>
        </w:rPr>
      </w:pPr>
      <w:r w:rsidRPr="00A84CC2">
        <w:rPr>
          <w:rFonts w:ascii="Cambria"/>
        </w:rPr>
        <w:t xml:space="preserve">Shurin, J. B., Borer, E. T., Seabloom, E. W., Anderson, K., Blanchette, C. A., Broitman, B., Cooper, S. D., </w:t>
      </w:r>
      <w:r w:rsidRPr="00A84CC2">
        <w:rPr>
          <w:rFonts w:ascii="Cambria"/>
          <w:i/>
          <w:iCs/>
        </w:rPr>
        <w:t>et al.</w:t>
      </w:r>
      <w:r w:rsidRPr="00A84CC2">
        <w:rPr>
          <w:rFonts w:ascii="Cambria"/>
        </w:rPr>
        <w:t xml:space="preserve"> 2002. A cross-ecosystem comparison of the strength of trophic cascades. Ecology Letters, 5: 785–791.</w:t>
      </w:r>
    </w:p>
    <w:p w14:paraId="25DFE53F" w14:textId="77777777" w:rsidR="00A84CC2" w:rsidRPr="00A84CC2" w:rsidRDefault="00A84CC2" w:rsidP="00A84CC2">
      <w:pPr>
        <w:pStyle w:val="Bibliography"/>
        <w:rPr>
          <w:rFonts w:ascii="Cambria"/>
        </w:rPr>
      </w:pPr>
      <w:r w:rsidRPr="00A84CC2">
        <w:rPr>
          <w:rFonts w:ascii="Cambria"/>
        </w:rPr>
        <w:t>Solow, A. R., and Duplisea, D. E. 2007. Testing for Compensation in a Multi-species Community. Ecosystems, 10: 1034–1038.</w:t>
      </w:r>
    </w:p>
    <w:p w14:paraId="196A683F" w14:textId="77777777" w:rsidR="00A84CC2" w:rsidRPr="00A84CC2" w:rsidRDefault="00A84CC2" w:rsidP="00A84CC2">
      <w:pPr>
        <w:pStyle w:val="Bibliography"/>
        <w:rPr>
          <w:rFonts w:ascii="Cambria"/>
        </w:rPr>
      </w:pPr>
      <w:r w:rsidRPr="00A84CC2">
        <w:rPr>
          <w:rFonts w:ascii="Cambria"/>
        </w:rPr>
        <w:t>Strong, D. R. 1992. Are trophic cascades all wet? Differentiation and donor-control in speciose ecosystems. Ecology, 73: 747–754.</w:t>
      </w:r>
    </w:p>
    <w:p w14:paraId="222E01DE" w14:textId="77777777" w:rsidR="00A84CC2" w:rsidRPr="00A84CC2" w:rsidRDefault="00A84CC2" w:rsidP="00A84CC2">
      <w:pPr>
        <w:pStyle w:val="Bibliography"/>
        <w:rPr>
          <w:rFonts w:ascii="Cambria"/>
        </w:rPr>
      </w:pPr>
      <w:r w:rsidRPr="00A84CC2">
        <w:rPr>
          <w:rFonts w:ascii="Cambria"/>
        </w:rPr>
        <w:t>Swain, D. P., and Benoît, H. P. 2015. Extreme increases in natural mortality prevent recovery of collapsed fish populations in a Northwest Atlantic ecosystem. Marine Ecology Progress Series, 519: 165–182.</w:t>
      </w:r>
    </w:p>
    <w:p w14:paraId="5A0A7857" w14:textId="77777777" w:rsidR="00A84CC2" w:rsidRPr="00A84CC2" w:rsidRDefault="00A84CC2" w:rsidP="00A84CC2">
      <w:pPr>
        <w:pStyle w:val="Bibliography"/>
        <w:rPr>
          <w:rFonts w:ascii="Cambria"/>
        </w:rPr>
      </w:pPr>
      <w:r w:rsidRPr="00A84CC2">
        <w:rPr>
          <w:rFonts w:ascii="Cambria"/>
        </w:rPr>
        <w:t>Szoboszlai, A. I., Thayer, J. A., Wood, S. A., Sydeman, W. J., and Koehn, L. E. 2015. Forage species in predator diets: Synthesis of data from the California Current. Ecological Informatics, 29: 45–56.</w:t>
      </w:r>
    </w:p>
    <w:p w14:paraId="5EB78183" w14:textId="77777777" w:rsidR="00A84CC2" w:rsidRPr="00A84CC2" w:rsidRDefault="00A84CC2" w:rsidP="00A84CC2">
      <w:pPr>
        <w:pStyle w:val="Bibliography"/>
        <w:rPr>
          <w:rFonts w:ascii="Cambria"/>
        </w:rPr>
      </w:pPr>
      <w:r w:rsidRPr="00A84CC2">
        <w:rPr>
          <w:rFonts w:ascii="Cambria"/>
        </w:rPr>
        <w:t>Tilman, D. 1996. Biodiversity: Population Versus Ecosystem Stability. Ecology, 77: 350–363.</w:t>
      </w:r>
    </w:p>
    <w:p w14:paraId="40F06B9C" w14:textId="77777777" w:rsidR="00A84CC2" w:rsidRPr="00A84CC2" w:rsidRDefault="00A84CC2" w:rsidP="00A84CC2">
      <w:pPr>
        <w:pStyle w:val="Bibliography"/>
        <w:rPr>
          <w:rFonts w:ascii="Cambria"/>
        </w:rPr>
      </w:pPr>
      <w:r w:rsidRPr="00A84CC2">
        <w:rPr>
          <w:rFonts w:ascii="Cambria"/>
        </w:rPr>
        <w:t>Worm, B., and Myers, R. A. 2003. Meta-analysis of cod-shrimp interactions reveals top-down control in oceanic food webs. Ecology, 84: 162–173.</w:t>
      </w:r>
    </w:p>
    <w:p w14:paraId="7262C20B" w14:textId="337FEA5E" w:rsidR="00CD29CD" w:rsidRPr="00466E57" w:rsidRDefault="00CD29CD" w:rsidP="00D62856">
      <w:pPr>
        <w:spacing w:line="480" w:lineRule="auto"/>
        <w:rPr>
          <w:b/>
        </w:rPr>
      </w:pPr>
      <w:r w:rsidRPr="00466E57">
        <w:rPr>
          <w:b/>
        </w:rPr>
        <w:fldChar w:fldCharType="end"/>
      </w:r>
    </w:p>
    <w:sectPr w:rsidR="00CD29CD" w:rsidRPr="00466E57" w:rsidSect="000623BF">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Punt, Andre (O&amp;A, Hobart)" w:date="2016-09-17T23:38:00Z" w:initials="PA(H">
    <w:p w14:paraId="08D85AA2" w14:textId="20266B8F" w:rsidR="00123BE4" w:rsidRDefault="00123BE4">
      <w:pPr>
        <w:pStyle w:val="CommentText"/>
      </w:pPr>
      <w:r>
        <w:rPr>
          <w:rStyle w:val="CommentReference"/>
        </w:rPr>
        <w:annotationRef/>
      </w:r>
      <w:r>
        <w:t xml:space="preserve">Is this not just the mass of prey j eaten by predator </w:t>
      </w:r>
      <w:proofErr w:type="spellStart"/>
      <w:r>
        <w:t>i</w:t>
      </w:r>
      <w:proofErr w:type="spellEnd"/>
      <w:r>
        <w:t xml:space="preserve">? See my query with </w:t>
      </w:r>
      <w:proofErr w:type="spellStart"/>
      <w:r>
        <w:t>Eqn</w:t>
      </w:r>
      <w:proofErr w:type="spellEnd"/>
      <w:r>
        <w:t xml:space="preserve"> 2, Should </w:t>
      </w:r>
      <w:proofErr w:type="gramStart"/>
      <w:r>
        <w:t>B(</w:t>
      </w:r>
      <w:proofErr w:type="spellStart"/>
      <w:proofErr w:type="gramEnd"/>
      <w:r>
        <w:t>i</w:t>
      </w:r>
      <w:proofErr w:type="spellEnd"/>
      <w:r>
        <w:t>) be here?</w:t>
      </w:r>
    </w:p>
  </w:comment>
  <w:comment w:id="2" w:author="Kiva Oken" w:date="2016-10-14T16:02:00Z" w:initials="KO">
    <w:p w14:paraId="11AD39E2" w14:textId="4CD4E062" w:rsidR="00123BE4" w:rsidRDefault="00123BE4">
      <w:pPr>
        <w:pStyle w:val="CommentText"/>
      </w:pPr>
      <w:r>
        <w:rPr>
          <w:rStyle w:val="CommentReference"/>
        </w:rPr>
        <w:annotationRef/>
      </w:r>
      <w:proofErr w:type="spellStart"/>
      <w:r>
        <w:t>B_i</w:t>
      </w:r>
      <w:proofErr w:type="spellEnd"/>
      <w:r>
        <w:t xml:space="preserve"> isn’t here, </w:t>
      </w:r>
      <w:proofErr w:type="spellStart"/>
      <w:r>
        <w:t>QB_i</w:t>
      </w:r>
      <w:proofErr w:type="spellEnd"/>
      <w:r>
        <w:t xml:space="preserve"> is. Most </w:t>
      </w:r>
      <w:proofErr w:type="spellStart"/>
      <w:r>
        <w:t>ecopath</w:t>
      </w:r>
      <w:proofErr w:type="spellEnd"/>
      <w:r>
        <w:t xml:space="preserve"> models use “QB” to represent the consumption to biomass ratio, a single quantity. I understand that is confusing since usually we use one letter to represent one quantity. I’d like to stick with QB for convention, but tried to clarify in the text below.</w:t>
      </w:r>
    </w:p>
  </w:comment>
  <w:comment w:id="3" w:author="Punt, Andre (O&amp;A, Hobart)" w:date="2016-09-17T23:38:00Z" w:initials="PA(H">
    <w:p w14:paraId="002C2039" w14:textId="4996DB38" w:rsidR="00123BE4" w:rsidRDefault="00123BE4">
      <w:pPr>
        <w:pStyle w:val="CommentText"/>
      </w:pPr>
      <w:r>
        <w:rPr>
          <w:rStyle w:val="CommentReference"/>
        </w:rPr>
        <w:annotationRef/>
      </w:r>
      <w:r>
        <w:t xml:space="preserve">I am confused you already multiple by predator biomass I in </w:t>
      </w:r>
      <w:proofErr w:type="spellStart"/>
      <w:r>
        <w:t>Eqn</w:t>
      </w:r>
      <w:proofErr w:type="spellEnd"/>
      <w:r>
        <w:t xml:space="preserve"> 1.</w:t>
      </w:r>
    </w:p>
  </w:comment>
  <w:comment w:id="4" w:author="Kiva Oken" w:date="2016-10-14T16:22:00Z" w:initials="KO">
    <w:p w14:paraId="2F2E88F9" w14:textId="5D09945C" w:rsidR="00123BE4" w:rsidRDefault="00123BE4">
      <w:pPr>
        <w:pStyle w:val="CommentText"/>
      </w:pPr>
      <w:r>
        <w:rPr>
          <w:rStyle w:val="CommentReference"/>
        </w:rPr>
        <w:annotationRef/>
      </w:r>
      <w:r>
        <w:t xml:space="preserve">QB is consumption to biomass ratio, biomass itself is not in </w:t>
      </w:r>
      <w:proofErr w:type="spellStart"/>
      <w:r>
        <w:t>eqn</w:t>
      </w:r>
      <w:proofErr w:type="spellEnd"/>
      <w:r>
        <w:t xml:space="preserve"> 1. See above.</w:t>
      </w:r>
    </w:p>
  </w:comment>
  <w:comment w:id="5" w:author="Punt, Andre (O&amp;A, Hobart)" w:date="2016-09-17T23:38:00Z" w:initials="PA(H">
    <w:p w14:paraId="133FB713" w14:textId="4D11C93A" w:rsidR="00123BE4" w:rsidRDefault="00123BE4">
      <w:pPr>
        <w:pStyle w:val="CommentText"/>
      </w:pPr>
      <w:r>
        <w:rPr>
          <w:rStyle w:val="CommentReference"/>
        </w:rPr>
        <w:annotationRef/>
      </w:r>
      <w:r>
        <w:t xml:space="preserve">I have flu but I don’t see this </w:t>
      </w:r>
      <w:proofErr w:type="spellStart"/>
      <w:r>
        <w:t>apriori</w:t>
      </w:r>
      <w:proofErr w:type="spellEnd"/>
      <w:r>
        <w:t xml:space="preserve"> – reference (or 10 seconds when I am back in town)</w:t>
      </w:r>
    </w:p>
  </w:comment>
  <w:comment w:id="6" w:author="Kiva Oken" w:date="2016-10-14T16:15:00Z" w:initials="KO">
    <w:p w14:paraId="7E19AE03" w14:textId="2BCB1CC6" w:rsidR="00123BE4" w:rsidRDefault="00123BE4">
      <w:pPr>
        <w:pStyle w:val="CommentText"/>
      </w:pPr>
      <w:r>
        <w:rPr>
          <w:rStyle w:val="CommentReference"/>
        </w:rPr>
        <w:annotationRef/>
      </w:r>
      <w:r>
        <w:t>I don’t know of a reference for this. It’s mat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3DEEE6" w14:textId="77777777" w:rsidR="00123BE4" w:rsidRDefault="00123BE4" w:rsidP="001D0511">
      <w:r>
        <w:separator/>
      </w:r>
    </w:p>
  </w:endnote>
  <w:endnote w:type="continuationSeparator" w:id="0">
    <w:p w14:paraId="37B0B6BE" w14:textId="77777777" w:rsidR="00123BE4" w:rsidRDefault="00123BE4" w:rsidP="001D05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Libian SC Regular">
    <w:panose1 w:val="02010800040101010101"/>
    <w:charset w:val="00"/>
    <w:family w:val="auto"/>
    <w:pitch w:val="variable"/>
    <w:sig w:usb0="00000003" w:usb1="080F0000" w:usb2="00000000"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66A90A" w14:textId="77777777" w:rsidR="00123BE4" w:rsidRDefault="00123BE4" w:rsidP="001D0511">
      <w:r>
        <w:separator/>
      </w:r>
    </w:p>
  </w:footnote>
  <w:footnote w:type="continuationSeparator" w:id="0">
    <w:p w14:paraId="74CD4C71" w14:textId="77777777" w:rsidR="00123BE4" w:rsidRDefault="00123BE4" w:rsidP="001D051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0E61"/>
    <w:rsid w:val="00000663"/>
    <w:rsid w:val="000016ED"/>
    <w:rsid w:val="00001B1D"/>
    <w:rsid w:val="00001EDC"/>
    <w:rsid w:val="00003BC9"/>
    <w:rsid w:val="00005BAC"/>
    <w:rsid w:val="00007EB1"/>
    <w:rsid w:val="000100A0"/>
    <w:rsid w:val="00010A84"/>
    <w:rsid w:val="000123E0"/>
    <w:rsid w:val="0001398E"/>
    <w:rsid w:val="00015A13"/>
    <w:rsid w:val="00023CC5"/>
    <w:rsid w:val="00027304"/>
    <w:rsid w:val="0003071F"/>
    <w:rsid w:val="00033B05"/>
    <w:rsid w:val="00033D60"/>
    <w:rsid w:val="000349F2"/>
    <w:rsid w:val="00034B3C"/>
    <w:rsid w:val="000376A6"/>
    <w:rsid w:val="00040033"/>
    <w:rsid w:val="000401B2"/>
    <w:rsid w:val="00045E9B"/>
    <w:rsid w:val="00047312"/>
    <w:rsid w:val="000534E3"/>
    <w:rsid w:val="00054487"/>
    <w:rsid w:val="00055A9B"/>
    <w:rsid w:val="000623BF"/>
    <w:rsid w:val="00062683"/>
    <w:rsid w:val="00063C14"/>
    <w:rsid w:val="00065A85"/>
    <w:rsid w:val="000660C6"/>
    <w:rsid w:val="00066C98"/>
    <w:rsid w:val="00067A4E"/>
    <w:rsid w:val="00070CF9"/>
    <w:rsid w:val="00071104"/>
    <w:rsid w:val="00072CC9"/>
    <w:rsid w:val="00076269"/>
    <w:rsid w:val="00076D8D"/>
    <w:rsid w:val="0007711A"/>
    <w:rsid w:val="00077323"/>
    <w:rsid w:val="0007776B"/>
    <w:rsid w:val="0008121F"/>
    <w:rsid w:val="0008150F"/>
    <w:rsid w:val="0008367B"/>
    <w:rsid w:val="00083B4E"/>
    <w:rsid w:val="00084F64"/>
    <w:rsid w:val="00084FFF"/>
    <w:rsid w:val="0009039C"/>
    <w:rsid w:val="0009235D"/>
    <w:rsid w:val="0009574F"/>
    <w:rsid w:val="000A05A4"/>
    <w:rsid w:val="000A1478"/>
    <w:rsid w:val="000A5607"/>
    <w:rsid w:val="000B13AD"/>
    <w:rsid w:val="000B22DB"/>
    <w:rsid w:val="000B6538"/>
    <w:rsid w:val="000B74F1"/>
    <w:rsid w:val="000B7F36"/>
    <w:rsid w:val="000C0BA3"/>
    <w:rsid w:val="000C308D"/>
    <w:rsid w:val="000C6906"/>
    <w:rsid w:val="000D2D75"/>
    <w:rsid w:val="000D395D"/>
    <w:rsid w:val="000D4700"/>
    <w:rsid w:val="000D49D2"/>
    <w:rsid w:val="000D5DC3"/>
    <w:rsid w:val="000E090B"/>
    <w:rsid w:val="000E1DD1"/>
    <w:rsid w:val="000E5987"/>
    <w:rsid w:val="000E5AA8"/>
    <w:rsid w:val="000E6DCD"/>
    <w:rsid w:val="000E7257"/>
    <w:rsid w:val="000F0C1F"/>
    <w:rsid w:val="000F251B"/>
    <w:rsid w:val="000F5E51"/>
    <w:rsid w:val="000F639B"/>
    <w:rsid w:val="001000AA"/>
    <w:rsid w:val="00101487"/>
    <w:rsid w:val="001019B1"/>
    <w:rsid w:val="001053ED"/>
    <w:rsid w:val="00105D6E"/>
    <w:rsid w:val="00106C52"/>
    <w:rsid w:val="00107DB6"/>
    <w:rsid w:val="00110BE1"/>
    <w:rsid w:val="0011195D"/>
    <w:rsid w:val="00113154"/>
    <w:rsid w:val="00116AB4"/>
    <w:rsid w:val="001170B9"/>
    <w:rsid w:val="00123451"/>
    <w:rsid w:val="00123BE4"/>
    <w:rsid w:val="00124561"/>
    <w:rsid w:val="00127049"/>
    <w:rsid w:val="00130FF4"/>
    <w:rsid w:val="00132454"/>
    <w:rsid w:val="00134278"/>
    <w:rsid w:val="00135130"/>
    <w:rsid w:val="00137850"/>
    <w:rsid w:val="0014156C"/>
    <w:rsid w:val="001424DF"/>
    <w:rsid w:val="00142848"/>
    <w:rsid w:val="00145FFD"/>
    <w:rsid w:val="001479B1"/>
    <w:rsid w:val="00147A57"/>
    <w:rsid w:val="00150849"/>
    <w:rsid w:val="00152625"/>
    <w:rsid w:val="001578A6"/>
    <w:rsid w:val="00160CD3"/>
    <w:rsid w:val="00160E34"/>
    <w:rsid w:val="001610CA"/>
    <w:rsid w:val="0016357E"/>
    <w:rsid w:val="001644CD"/>
    <w:rsid w:val="001666C7"/>
    <w:rsid w:val="0017044C"/>
    <w:rsid w:val="0017117F"/>
    <w:rsid w:val="00177CC7"/>
    <w:rsid w:val="00182D55"/>
    <w:rsid w:val="00183B85"/>
    <w:rsid w:val="00183C35"/>
    <w:rsid w:val="00183F6C"/>
    <w:rsid w:val="00184761"/>
    <w:rsid w:val="00185A3B"/>
    <w:rsid w:val="00186EFC"/>
    <w:rsid w:val="001870BB"/>
    <w:rsid w:val="001872AA"/>
    <w:rsid w:val="00187ED0"/>
    <w:rsid w:val="00190268"/>
    <w:rsid w:val="00191FD1"/>
    <w:rsid w:val="001978FE"/>
    <w:rsid w:val="00197997"/>
    <w:rsid w:val="00197DB6"/>
    <w:rsid w:val="001A03CD"/>
    <w:rsid w:val="001A2049"/>
    <w:rsid w:val="001A7697"/>
    <w:rsid w:val="001B3940"/>
    <w:rsid w:val="001B4133"/>
    <w:rsid w:val="001B5D88"/>
    <w:rsid w:val="001B6CAE"/>
    <w:rsid w:val="001B6F2A"/>
    <w:rsid w:val="001B7D8D"/>
    <w:rsid w:val="001D0511"/>
    <w:rsid w:val="001D52B9"/>
    <w:rsid w:val="001D5609"/>
    <w:rsid w:val="001D7B3F"/>
    <w:rsid w:val="001E24E5"/>
    <w:rsid w:val="001E3293"/>
    <w:rsid w:val="001E753C"/>
    <w:rsid w:val="001F05EC"/>
    <w:rsid w:val="001F25C6"/>
    <w:rsid w:val="001F2D54"/>
    <w:rsid w:val="001F3988"/>
    <w:rsid w:val="001F5CF7"/>
    <w:rsid w:val="001F5DCC"/>
    <w:rsid w:val="001F6191"/>
    <w:rsid w:val="001F77A2"/>
    <w:rsid w:val="00202010"/>
    <w:rsid w:val="002025C4"/>
    <w:rsid w:val="00202C24"/>
    <w:rsid w:val="002044D7"/>
    <w:rsid w:val="00204DD4"/>
    <w:rsid w:val="00206BE0"/>
    <w:rsid w:val="002071B7"/>
    <w:rsid w:val="00207860"/>
    <w:rsid w:val="002145A3"/>
    <w:rsid w:val="0021545E"/>
    <w:rsid w:val="002169AF"/>
    <w:rsid w:val="00216A41"/>
    <w:rsid w:val="00224786"/>
    <w:rsid w:val="00226488"/>
    <w:rsid w:val="00227645"/>
    <w:rsid w:val="00233E07"/>
    <w:rsid w:val="002354DF"/>
    <w:rsid w:val="00235E83"/>
    <w:rsid w:val="00240F90"/>
    <w:rsid w:val="00241513"/>
    <w:rsid w:val="00242B52"/>
    <w:rsid w:val="00244FD4"/>
    <w:rsid w:val="002466F3"/>
    <w:rsid w:val="002573C5"/>
    <w:rsid w:val="002575B6"/>
    <w:rsid w:val="002631C5"/>
    <w:rsid w:val="0026672B"/>
    <w:rsid w:val="00273A14"/>
    <w:rsid w:val="00283AB2"/>
    <w:rsid w:val="00284E75"/>
    <w:rsid w:val="002858B1"/>
    <w:rsid w:val="00285B33"/>
    <w:rsid w:val="00286108"/>
    <w:rsid w:val="0028645F"/>
    <w:rsid w:val="00290DD2"/>
    <w:rsid w:val="0029352D"/>
    <w:rsid w:val="002942D2"/>
    <w:rsid w:val="002957CD"/>
    <w:rsid w:val="002970D2"/>
    <w:rsid w:val="00297498"/>
    <w:rsid w:val="00297972"/>
    <w:rsid w:val="00297E1E"/>
    <w:rsid w:val="00297E3D"/>
    <w:rsid w:val="00297E71"/>
    <w:rsid w:val="002A5915"/>
    <w:rsid w:val="002A659C"/>
    <w:rsid w:val="002A727D"/>
    <w:rsid w:val="002A7508"/>
    <w:rsid w:val="002B4A5A"/>
    <w:rsid w:val="002B50B3"/>
    <w:rsid w:val="002B631F"/>
    <w:rsid w:val="002C0B56"/>
    <w:rsid w:val="002C2490"/>
    <w:rsid w:val="002C5F2F"/>
    <w:rsid w:val="002C6C80"/>
    <w:rsid w:val="002D1392"/>
    <w:rsid w:val="002D25E1"/>
    <w:rsid w:val="002D4D38"/>
    <w:rsid w:val="002D5D57"/>
    <w:rsid w:val="002D7BAD"/>
    <w:rsid w:val="002E066D"/>
    <w:rsid w:val="002E117B"/>
    <w:rsid w:val="002E2E5E"/>
    <w:rsid w:val="002E35DC"/>
    <w:rsid w:val="002E542B"/>
    <w:rsid w:val="002E596B"/>
    <w:rsid w:val="002E69FA"/>
    <w:rsid w:val="002E7187"/>
    <w:rsid w:val="002F26CD"/>
    <w:rsid w:val="002F3629"/>
    <w:rsid w:val="002F3C1F"/>
    <w:rsid w:val="002F57D1"/>
    <w:rsid w:val="00302E23"/>
    <w:rsid w:val="0030372E"/>
    <w:rsid w:val="00303EFC"/>
    <w:rsid w:val="00304E6F"/>
    <w:rsid w:val="0030509C"/>
    <w:rsid w:val="003051D9"/>
    <w:rsid w:val="00310D6D"/>
    <w:rsid w:val="00311452"/>
    <w:rsid w:val="00311B4A"/>
    <w:rsid w:val="00313507"/>
    <w:rsid w:val="003158B0"/>
    <w:rsid w:val="003165EC"/>
    <w:rsid w:val="003200BA"/>
    <w:rsid w:val="00320C8A"/>
    <w:rsid w:val="00320DA7"/>
    <w:rsid w:val="0032155C"/>
    <w:rsid w:val="00322394"/>
    <w:rsid w:val="00323A0F"/>
    <w:rsid w:val="00323C85"/>
    <w:rsid w:val="00325098"/>
    <w:rsid w:val="00325958"/>
    <w:rsid w:val="00333DD1"/>
    <w:rsid w:val="00333FE6"/>
    <w:rsid w:val="003377B8"/>
    <w:rsid w:val="00337AE5"/>
    <w:rsid w:val="00337BD6"/>
    <w:rsid w:val="003408C0"/>
    <w:rsid w:val="003440B7"/>
    <w:rsid w:val="00347058"/>
    <w:rsid w:val="00347685"/>
    <w:rsid w:val="00350569"/>
    <w:rsid w:val="00351ADA"/>
    <w:rsid w:val="00351DDB"/>
    <w:rsid w:val="00352127"/>
    <w:rsid w:val="003521DE"/>
    <w:rsid w:val="003563C4"/>
    <w:rsid w:val="003572F9"/>
    <w:rsid w:val="003575A6"/>
    <w:rsid w:val="003600AA"/>
    <w:rsid w:val="0036186E"/>
    <w:rsid w:val="0036388C"/>
    <w:rsid w:val="003706DD"/>
    <w:rsid w:val="00371772"/>
    <w:rsid w:val="00374139"/>
    <w:rsid w:val="00377645"/>
    <w:rsid w:val="00380550"/>
    <w:rsid w:val="00380975"/>
    <w:rsid w:val="00380FC3"/>
    <w:rsid w:val="003810C3"/>
    <w:rsid w:val="00381D9A"/>
    <w:rsid w:val="0038233D"/>
    <w:rsid w:val="003832B4"/>
    <w:rsid w:val="0038383C"/>
    <w:rsid w:val="00386741"/>
    <w:rsid w:val="00390545"/>
    <w:rsid w:val="00392190"/>
    <w:rsid w:val="00393477"/>
    <w:rsid w:val="00395217"/>
    <w:rsid w:val="003A0B8C"/>
    <w:rsid w:val="003A6944"/>
    <w:rsid w:val="003B0D0F"/>
    <w:rsid w:val="003B3F2A"/>
    <w:rsid w:val="003B49BC"/>
    <w:rsid w:val="003B5F4B"/>
    <w:rsid w:val="003B7637"/>
    <w:rsid w:val="003C0632"/>
    <w:rsid w:val="003C1C82"/>
    <w:rsid w:val="003C6DA7"/>
    <w:rsid w:val="003C71A1"/>
    <w:rsid w:val="003D2E84"/>
    <w:rsid w:val="003D3F43"/>
    <w:rsid w:val="003D5098"/>
    <w:rsid w:val="003E22B6"/>
    <w:rsid w:val="003E24C7"/>
    <w:rsid w:val="003E390B"/>
    <w:rsid w:val="003E4CA9"/>
    <w:rsid w:val="003F1E83"/>
    <w:rsid w:val="00403373"/>
    <w:rsid w:val="0040420B"/>
    <w:rsid w:val="004057C5"/>
    <w:rsid w:val="00406BE1"/>
    <w:rsid w:val="00410DB0"/>
    <w:rsid w:val="00411401"/>
    <w:rsid w:val="00411723"/>
    <w:rsid w:val="00412A6B"/>
    <w:rsid w:val="00413536"/>
    <w:rsid w:val="004146AD"/>
    <w:rsid w:val="00414E20"/>
    <w:rsid w:val="004162E9"/>
    <w:rsid w:val="00417D89"/>
    <w:rsid w:val="00420526"/>
    <w:rsid w:val="00420D5D"/>
    <w:rsid w:val="004210C9"/>
    <w:rsid w:val="00424380"/>
    <w:rsid w:val="00426D98"/>
    <w:rsid w:val="00427074"/>
    <w:rsid w:val="00437540"/>
    <w:rsid w:val="00441027"/>
    <w:rsid w:val="0044172B"/>
    <w:rsid w:val="00442166"/>
    <w:rsid w:val="004428BF"/>
    <w:rsid w:val="00446716"/>
    <w:rsid w:val="004473FE"/>
    <w:rsid w:val="00451115"/>
    <w:rsid w:val="00452335"/>
    <w:rsid w:val="00453D68"/>
    <w:rsid w:val="00454D05"/>
    <w:rsid w:val="00455E54"/>
    <w:rsid w:val="00456368"/>
    <w:rsid w:val="00461CAA"/>
    <w:rsid w:val="00461FF2"/>
    <w:rsid w:val="00465B8A"/>
    <w:rsid w:val="00466E57"/>
    <w:rsid w:val="00466E6D"/>
    <w:rsid w:val="00467A83"/>
    <w:rsid w:val="00467B76"/>
    <w:rsid w:val="00472111"/>
    <w:rsid w:val="00473337"/>
    <w:rsid w:val="004742E1"/>
    <w:rsid w:val="0048197F"/>
    <w:rsid w:val="00481DA5"/>
    <w:rsid w:val="00485705"/>
    <w:rsid w:val="00486D45"/>
    <w:rsid w:val="0048751C"/>
    <w:rsid w:val="004876E5"/>
    <w:rsid w:val="00493863"/>
    <w:rsid w:val="00494831"/>
    <w:rsid w:val="00494A94"/>
    <w:rsid w:val="00494D11"/>
    <w:rsid w:val="00494EBA"/>
    <w:rsid w:val="00497308"/>
    <w:rsid w:val="004A1A10"/>
    <w:rsid w:val="004A417D"/>
    <w:rsid w:val="004A5A10"/>
    <w:rsid w:val="004A6A45"/>
    <w:rsid w:val="004A6C50"/>
    <w:rsid w:val="004A6D3D"/>
    <w:rsid w:val="004A7A2A"/>
    <w:rsid w:val="004B3314"/>
    <w:rsid w:val="004B585E"/>
    <w:rsid w:val="004C2C45"/>
    <w:rsid w:val="004C2FF3"/>
    <w:rsid w:val="004C4334"/>
    <w:rsid w:val="004C5F6B"/>
    <w:rsid w:val="004C61BE"/>
    <w:rsid w:val="004C7160"/>
    <w:rsid w:val="004D0553"/>
    <w:rsid w:val="004D152E"/>
    <w:rsid w:val="004D3412"/>
    <w:rsid w:val="004D4EC8"/>
    <w:rsid w:val="004D639B"/>
    <w:rsid w:val="004D6553"/>
    <w:rsid w:val="004D69EE"/>
    <w:rsid w:val="004E1AD5"/>
    <w:rsid w:val="004E1C6A"/>
    <w:rsid w:val="004E2477"/>
    <w:rsid w:val="004E2FE8"/>
    <w:rsid w:val="004E3AE5"/>
    <w:rsid w:val="004F03C0"/>
    <w:rsid w:val="004F0B3E"/>
    <w:rsid w:val="004F20D6"/>
    <w:rsid w:val="004F23B1"/>
    <w:rsid w:val="004F3AF4"/>
    <w:rsid w:val="004F56B6"/>
    <w:rsid w:val="004F5780"/>
    <w:rsid w:val="004F57CB"/>
    <w:rsid w:val="004F64CD"/>
    <w:rsid w:val="00501527"/>
    <w:rsid w:val="00502989"/>
    <w:rsid w:val="005067E0"/>
    <w:rsid w:val="00507A35"/>
    <w:rsid w:val="005106C6"/>
    <w:rsid w:val="0051085D"/>
    <w:rsid w:val="00515964"/>
    <w:rsid w:val="00515EB7"/>
    <w:rsid w:val="00520BB7"/>
    <w:rsid w:val="00520DA5"/>
    <w:rsid w:val="00524BC2"/>
    <w:rsid w:val="00525875"/>
    <w:rsid w:val="0052711C"/>
    <w:rsid w:val="0053218F"/>
    <w:rsid w:val="0053290D"/>
    <w:rsid w:val="005336A7"/>
    <w:rsid w:val="00534FD1"/>
    <w:rsid w:val="00536EF3"/>
    <w:rsid w:val="00542335"/>
    <w:rsid w:val="0054583E"/>
    <w:rsid w:val="00546B92"/>
    <w:rsid w:val="00550003"/>
    <w:rsid w:val="005509AA"/>
    <w:rsid w:val="005532EE"/>
    <w:rsid w:val="0055343B"/>
    <w:rsid w:val="00556766"/>
    <w:rsid w:val="00556EDF"/>
    <w:rsid w:val="00556FD9"/>
    <w:rsid w:val="00557576"/>
    <w:rsid w:val="00560001"/>
    <w:rsid w:val="00562B8D"/>
    <w:rsid w:val="00565209"/>
    <w:rsid w:val="00576813"/>
    <w:rsid w:val="005772D0"/>
    <w:rsid w:val="00583A9C"/>
    <w:rsid w:val="0058414F"/>
    <w:rsid w:val="005870A9"/>
    <w:rsid w:val="005876BA"/>
    <w:rsid w:val="005942C9"/>
    <w:rsid w:val="00595204"/>
    <w:rsid w:val="00596708"/>
    <w:rsid w:val="00596E7D"/>
    <w:rsid w:val="0059716A"/>
    <w:rsid w:val="005A0861"/>
    <w:rsid w:val="005A17D1"/>
    <w:rsid w:val="005A20AA"/>
    <w:rsid w:val="005A4553"/>
    <w:rsid w:val="005A4735"/>
    <w:rsid w:val="005A676C"/>
    <w:rsid w:val="005A68BF"/>
    <w:rsid w:val="005B3201"/>
    <w:rsid w:val="005B58BC"/>
    <w:rsid w:val="005B6ABB"/>
    <w:rsid w:val="005C1543"/>
    <w:rsid w:val="005C178F"/>
    <w:rsid w:val="005C1F17"/>
    <w:rsid w:val="005C4621"/>
    <w:rsid w:val="005C6DC0"/>
    <w:rsid w:val="005C7034"/>
    <w:rsid w:val="005C7AF4"/>
    <w:rsid w:val="005D4F70"/>
    <w:rsid w:val="005D62E8"/>
    <w:rsid w:val="005D7329"/>
    <w:rsid w:val="005E0B89"/>
    <w:rsid w:val="005E0C8F"/>
    <w:rsid w:val="005E3F27"/>
    <w:rsid w:val="005E6802"/>
    <w:rsid w:val="005E7480"/>
    <w:rsid w:val="005E7C05"/>
    <w:rsid w:val="005F318A"/>
    <w:rsid w:val="005F3A6B"/>
    <w:rsid w:val="00601267"/>
    <w:rsid w:val="00601BC0"/>
    <w:rsid w:val="006022EC"/>
    <w:rsid w:val="00603CE5"/>
    <w:rsid w:val="006124B8"/>
    <w:rsid w:val="006145AF"/>
    <w:rsid w:val="0061507D"/>
    <w:rsid w:val="00622712"/>
    <w:rsid w:val="00623B94"/>
    <w:rsid w:val="006240ED"/>
    <w:rsid w:val="0062521A"/>
    <w:rsid w:val="00625775"/>
    <w:rsid w:val="00626221"/>
    <w:rsid w:val="00630FEC"/>
    <w:rsid w:val="0063189F"/>
    <w:rsid w:val="00633A3C"/>
    <w:rsid w:val="00633F8D"/>
    <w:rsid w:val="006345DB"/>
    <w:rsid w:val="006352B0"/>
    <w:rsid w:val="00637759"/>
    <w:rsid w:val="00637D91"/>
    <w:rsid w:val="00641ABF"/>
    <w:rsid w:val="00642292"/>
    <w:rsid w:val="00645BD4"/>
    <w:rsid w:val="00645F74"/>
    <w:rsid w:val="00647247"/>
    <w:rsid w:val="00647999"/>
    <w:rsid w:val="00650416"/>
    <w:rsid w:val="00651D17"/>
    <w:rsid w:val="006549DA"/>
    <w:rsid w:val="00656890"/>
    <w:rsid w:val="00657D30"/>
    <w:rsid w:val="00663A22"/>
    <w:rsid w:val="00663A79"/>
    <w:rsid w:val="0066444B"/>
    <w:rsid w:val="006740C2"/>
    <w:rsid w:val="006772CA"/>
    <w:rsid w:val="00677784"/>
    <w:rsid w:val="00680185"/>
    <w:rsid w:val="00681D1A"/>
    <w:rsid w:val="00686582"/>
    <w:rsid w:val="00686BCB"/>
    <w:rsid w:val="00687205"/>
    <w:rsid w:val="00690917"/>
    <w:rsid w:val="0069595A"/>
    <w:rsid w:val="0069728B"/>
    <w:rsid w:val="006A0138"/>
    <w:rsid w:val="006A4B55"/>
    <w:rsid w:val="006A4C13"/>
    <w:rsid w:val="006A55B4"/>
    <w:rsid w:val="006A7A60"/>
    <w:rsid w:val="006B0850"/>
    <w:rsid w:val="006B3940"/>
    <w:rsid w:val="006B5D4A"/>
    <w:rsid w:val="006B5DE6"/>
    <w:rsid w:val="006B6172"/>
    <w:rsid w:val="006B6F35"/>
    <w:rsid w:val="006C023A"/>
    <w:rsid w:val="006C0E35"/>
    <w:rsid w:val="006C209C"/>
    <w:rsid w:val="006C485B"/>
    <w:rsid w:val="006D7825"/>
    <w:rsid w:val="006D79CE"/>
    <w:rsid w:val="006E283F"/>
    <w:rsid w:val="006E473E"/>
    <w:rsid w:val="006E57B3"/>
    <w:rsid w:val="006E6846"/>
    <w:rsid w:val="006E7253"/>
    <w:rsid w:val="006F09FA"/>
    <w:rsid w:val="006F0B62"/>
    <w:rsid w:val="006F1C3D"/>
    <w:rsid w:val="006F1DF9"/>
    <w:rsid w:val="006F533D"/>
    <w:rsid w:val="006F6196"/>
    <w:rsid w:val="00703B6C"/>
    <w:rsid w:val="00707DE5"/>
    <w:rsid w:val="0071222A"/>
    <w:rsid w:val="00713EBF"/>
    <w:rsid w:val="007167E8"/>
    <w:rsid w:val="00717DDC"/>
    <w:rsid w:val="007216AD"/>
    <w:rsid w:val="00722F03"/>
    <w:rsid w:val="00722FD9"/>
    <w:rsid w:val="00727BA7"/>
    <w:rsid w:val="00730098"/>
    <w:rsid w:val="00731A39"/>
    <w:rsid w:val="00731A75"/>
    <w:rsid w:val="00734E3F"/>
    <w:rsid w:val="00735110"/>
    <w:rsid w:val="00735DB6"/>
    <w:rsid w:val="00736148"/>
    <w:rsid w:val="007401A6"/>
    <w:rsid w:val="00741598"/>
    <w:rsid w:val="0074224B"/>
    <w:rsid w:val="00746592"/>
    <w:rsid w:val="00751180"/>
    <w:rsid w:val="0075258D"/>
    <w:rsid w:val="00755A28"/>
    <w:rsid w:val="00756F69"/>
    <w:rsid w:val="00757C2B"/>
    <w:rsid w:val="00761CF9"/>
    <w:rsid w:val="00762844"/>
    <w:rsid w:val="00762E1B"/>
    <w:rsid w:val="0076329E"/>
    <w:rsid w:val="00763532"/>
    <w:rsid w:val="00764846"/>
    <w:rsid w:val="00765A46"/>
    <w:rsid w:val="00766F22"/>
    <w:rsid w:val="007758E2"/>
    <w:rsid w:val="00776784"/>
    <w:rsid w:val="00776B0B"/>
    <w:rsid w:val="00781B2F"/>
    <w:rsid w:val="007824FA"/>
    <w:rsid w:val="0078444D"/>
    <w:rsid w:val="00784868"/>
    <w:rsid w:val="00790DBB"/>
    <w:rsid w:val="00795466"/>
    <w:rsid w:val="0079606F"/>
    <w:rsid w:val="007970EE"/>
    <w:rsid w:val="007A0F15"/>
    <w:rsid w:val="007A43A7"/>
    <w:rsid w:val="007A521B"/>
    <w:rsid w:val="007A7341"/>
    <w:rsid w:val="007A79A5"/>
    <w:rsid w:val="007B014F"/>
    <w:rsid w:val="007B32C7"/>
    <w:rsid w:val="007B5326"/>
    <w:rsid w:val="007B6ECC"/>
    <w:rsid w:val="007C1CF7"/>
    <w:rsid w:val="007C2BA6"/>
    <w:rsid w:val="007C7042"/>
    <w:rsid w:val="007C76AE"/>
    <w:rsid w:val="007D0272"/>
    <w:rsid w:val="007D0E99"/>
    <w:rsid w:val="007D19FE"/>
    <w:rsid w:val="007D24CA"/>
    <w:rsid w:val="007D7877"/>
    <w:rsid w:val="007E19E4"/>
    <w:rsid w:val="007E44F7"/>
    <w:rsid w:val="007E55FA"/>
    <w:rsid w:val="007F6E69"/>
    <w:rsid w:val="007F7510"/>
    <w:rsid w:val="0080088D"/>
    <w:rsid w:val="00800A64"/>
    <w:rsid w:val="00801BE8"/>
    <w:rsid w:val="00802A18"/>
    <w:rsid w:val="00802C6E"/>
    <w:rsid w:val="008070B0"/>
    <w:rsid w:val="00810005"/>
    <w:rsid w:val="008113EA"/>
    <w:rsid w:val="00813058"/>
    <w:rsid w:val="008140ED"/>
    <w:rsid w:val="0081526D"/>
    <w:rsid w:val="00815E0F"/>
    <w:rsid w:val="008167B2"/>
    <w:rsid w:val="00816D8C"/>
    <w:rsid w:val="00821740"/>
    <w:rsid w:val="00821AE4"/>
    <w:rsid w:val="00824F78"/>
    <w:rsid w:val="008252D9"/>
    <w:rsid w:val="00825A8F"/>
    <w:rsid w:val="00827494"/>
    <w:rsid w:val="008275CB"/>
    <w:rsid w:val="00833408"/>
    <w:rsid w:val="00834C1C"/>
    <w:rsid w:val="00835DCD"/>
    <w:rsid w:val="00836305"/>
    <w:rsid w:val="008400C1"/>
    <w:rsid w:val="00841288"/>
    <w:rsid w:val="00843C7C"/>
    <w:rsid w:val="00844636"/>
    <w:rsid w:val="00845CFE"/>
    <w:rsid w:val="00846D80"/>
    <w:rsid w:val="00847593"/>
    <w:rsid w:val="00847D40"/>
    <w:rsid w:val="008506AA"/>
    <w:rsid w:val="00851207"/>
    <w:rsid w:val="0085226B"/>
    <w:rsid w:val="00855CB6"/>
    <w:rsid w:val="00855EF8"/>
    <w:rsid w:val="008569F5"/>
    <w:rsid w:val="00856DD9"/>
    <w:rsid w:val="008607EF"/>
    <w:rsid w:val="008608A5"/>
    <w:rsid w:val="00862BEB"/>
    <w:rsid w:val="00863AE1"/>
    <w:rsid w:val="00870A26"/>
    <w:rsid w:val="00876B2D"/>
    <w:rsid w:val="00877151"/>
    <w:rsid w:val="008810F1"/>
    <w:rsid w:val="008836AB"/>
    <w:rsid w:val="00884C7F"/>
    <w:rsid w:val="008860A8"/>
    <w:rsid w:val="008876B0"/>
    <w:rsid w:val="00895ACB"/>
    <w:rsid w:val="00896C9A"/>
    <w:rsid w:val="00896FCA"/>
    <w:rsid w:val="008A0ED4"/>
    <w:rsid w:val="008A1110"/>
    <w:rsid w:val="008A5320"/>
    <w:rsid w:val="008A6A5E"/>
    <w:rsid w:val="008A7F27"/>
    <w:rsid w:val="008B0411"/>
    <w:rsid w:val="008B3012"/>
    <w:rsid w:val="008B47E5"/>
    <w:rsid w:val="008B59A7"/>
    <w:rsid w:val="008C22FB"/>
    <w:rsid w:val="008C278E"/>
    <w:rsid w:val="008C3B87"/>
    <w:rsid w:val="008C3D27"/>
    <w:rsid w:val="008C6F6C"/>
    <w:rsid w:val="008C7543"/>
    <w:rsid w:val="008D49EA"/>
    <w:rsid w:val="008D5DEC"/>
    <w:rsid w:val="008D7430"/>
    <w:rsid w:val="008D79C8"/>
    <w:rsid w:val="008D7DCD"/>
    <w:rsid w:val="008E15DE"/>
    <w:rsid w:val="008E2359"/>
    <w:rsid w:val="008E3D16"/>
    <w:rsid w:val="008E5A26"/>
    <w:rsid w:val="008E6C75"/>
    <w:rsid w:val="008E6E8C"/>
    <w:rsid w:val="008F2B60"/>
    <w:rsid w:val="008F5268"/>
    <w:rsid w:val="008F56A7"/>
    <w:rsid w:val="008F7448"/>
    <w:rsid w:val="008F7643"/>
    <w:rsid w:val="00905436"/>
    <w:rsid w:val="009059F5"/>
    <w:rsid w:val="009062A0"/>
    <w:rsid w:val="0090716C"/>
    <w:rsid w:val="00911858"/>
    <w:rsid w:val="009119FF"/>
    <w:rsid w:val="009129AC"/>
    <w:rsid w:val="00913AEA"/>
    <w:rsid w:val="0091412F"/>
    <w:rsid w:val="00914B35"/>
    <w:rsid w:val="00915557"/>
    <w:rsid w:val="00915E61"/>
    <w:rsid w:val="0091763C"/>
    <w:rsid w:val="00924768"/>
    <w:rsid w:val="009248D2"/>
    <w:rsid w:val="009362AB"/>
    <w:rsid w:val="00937C2E"/>
    <w:rsid w:val="00944AC5"/>
    <w:rsid w:val="00945497"/>
    <w:rsid w:val="00945E7D"/>
    <w:rsid w:val="00947BC4"/>
    <w:rsid w:val="00947EA6"/>
    <w:rsid w:val="00950D9D"/>
    <w:rsid w:val="00950EB2"/>
    <w:rsid w:val="009525FA"/>
    <w:rsid w:val="009545CF"/>
    <w:rsid w:val="00954627"/>
    <w:rsid w:val="00955F48"/>
    <w:rsid w:val="00956CE3"/>
    <w:rsid w:val="00956D54"/>
    <w:rsid w:val="00960895"/>
    <w:rsid w:val="00964E4A"/>
    <w:rsid w:val="009669F9"/>
    <w:rsid w:val="00971C72"/>
    <w:rsid w:val="009733D6"/>
    <w:rsid w:val="00974CF9"/>
    <w:rsid w:val="00975574"/>
    <w:rsid w:val="009772B7"/>
    <w:rsid w:val="00981A4F"/>
    <w:rsid w:val="00981B67"/>
    <w:rsid w:val="00983A8D"/>
    <w:rsid w:val="009843F2"/>
    <w:rsid w:val="00985516"/>
    <w:rsid w:val="009867C1"/>
    <w:rsid w:val="00987877"/>
    <w:rsid w:val="0099102A"/>
    <w:rsid w:val="00995498"/>
    <w:rsid w:val="009A3698"/>
    <w:rsid w:val="009A4029"/>
    <w:rsid w:val="009A4098"/>
    <w:rsid w:val="009A7B2E"/>
    <w:rsid w:val="009B05BB"/>
    <w:rsid w:val="009B0FE1"/>
    <w:rsid w:val="009B2195"/>
    <w:rsid w:val="009B4FF3"/>
    <w:rsid w:val="009B705B"/>
    <w:rsid w:val="009B78D1"/>
    <w:rsid w:val="009C0465"/>
    <w:rsid w:val="009C0C48"/>
    <w:rsid w:val="009C3016"/>
    <w:rsid w:val="009C330C"/>
    <w:rsid w:val="009C3D63"/>
    <w:rsid w:val="009C628D"/>
    <w:rsid w:val="009D0D65"/>
    <w:rsid w:val="009D0DB2"/>
    <w:rsid w:val="009D3F8D"/>
    <w:rsid w:val="009D44A0"/>
    <w:rsid w:val="009D61EB"/>
    <w:rsid w:val="009D6DCA"/>
    <w:rsid w:val="009D7E9E"/>
    <w:rsid w:val="009D7F7B"/>
    <w:rsid w:val="009E136E"/>
    <w:rsid w:val="009E2DB0"/>
    <w:rsid w:val="009E3351"/>
    <w:rsid w:val="009E55AC"/>
    <w:rsid w:val="009E68C8"/>
    <w:rsid w:val="009F15E0"/>
    <w:rsid w:val="009F3F8B"/>
    <w:rsid w:val="009F51D0"/>
    <w:rsid w:val="009F5AB9"/>
    <w:rsid w:val="009F7807"/>
    <w:rsid w:val="00A00081"/>
    <w:rsid w:val="00A03920"/>
    <w:rsid w:val="00A044A4"/>
    <w:rsid w:val="00A06030"/>
    <w:rsid w:val="00A07F7F"/>
    <w:rsid w:val="00A105BC"/>
    <w:rsid w:val="00A11EF8"/>
    <w:rsid w:val="00A13D37"/>
    <w:rsid w:val="00A15945"/>
    <w:rsid w:val="00A16A94"/>
    <w:rsid w:val="00A2379B"/>
    <w:rsid w:val="00A278FB"/>
    <w:rsid w:val="00A27E04"/>
    <w:rsid w:val="00A33151"/>
    <w:rsid w:val="00A34B3C"/>
    <w:rsid w:val="00A36637"/>
    <w:rsid w:val="00A366FD"/>
    <w:rsid w:val="00A36CE1"/>
    <w:rsid w:val="00A404DD"/>
    <w:rsid w:val="00A45903"/>
    <w:rsid w:val="00A5508C"/>
    <w:rsid w:val="00A569D2"/>
    <w:rsid w:val="00A575B1"/>
    <w:rsid w:val="00A5796F"/>
    <w:rsid w:val="00A63430"/>
    <w:rsid w:val="00A64723"/>
    <w:rsid w:val="00A64E18"/>
    <w:rsid w:val="00A67048"/>
    <w:rsid w:val="00A710E0"/>
    <w:rsid w:val="00A71DC0"/>
    <w:rsid w:val="00A71F43"/>
    <w:rsid w:val="00A720A0"/>
    <w:rsid w:val="00A73480"/>
    <w:rsid w:val="00A735CF"/>
    <w:rsid w:val="00A7420C"/>
    <w:rsid w:val="00A84CC2"/>
    <w:rsid w:val="00A85B00"/>
    <w:rsid w:val="00A866F2"/>
    <w:rsid w:val="00A8751F"/>
    <w:rsid w:val="00A87FBE"/>
    <w:rsid w:val="00A9018A"/>
    <w:rsid w:val="00A91096"/>
    <w:rsid w:val="00A9608A"/>
    <w:rsid w:val="00A96DF5"/>
    <w:rsid w:val="00AA0420"/>
    <w:rsid w:val="00AA21AF"/>
    <w:rsid w:val="00AA3535"/>
    <w:rsid w:val="00AB0E5A"/>
    <w:rsid w:val="00AB17D4"/>
    <w:rsid w:val="00AB3BA3"/>
    <w:rsid w:val="00AB59F3"/>
    <w:rsid w:val="00AB629C"/>
    <w:rsid w:val="00AB65E5"/>
    <w:rsid w:val="00AB7E6F"/>
    <w:rsid w:val="00AC09C1"/>
    <w:rsid w:val="00AC0E98"/>
    <w:rsid w:val="00AC1ADE"/>
    <w:rsid w:val="00AC473E"/>
    <w:rsid w:val="00AD00F0"/>
    <w:rsid w:val="00AD4754"/>
    <w:rsid w:val="00AD4BBA"/>
    <w:rsid w:val="00AD6A8B"/>
    <w:rsid w:val="00AE00E7"/>
    <w:rsid w:val="00AE3357"/>
    <w:rsid w:val="00AE3C82"/>
    <w:rsid w:val="00AE5929"/>
    <w:rsid w:val="00AE5ACF"/>
    <w:rsid w:val="00AE5E1C"/>
    <w:rsid w:val="00AE742E"/>
    <w:rsid w:val="00AF1989"/>
    <w:rsid w:val="00AF4FA3"/>
    <w:rsid w:val="00B0335A"/>
    <w:rsid w:val="00B05E64"/>
    <w:rsid w:val="00B06742"/>
    <w:rsid w:val="00B07E1C"/>
    <w:rsid w:val="00B12298"/>
    <w:rsid w:val="00B14F79"/>
    <w:rsid w:val="00B1585B"/>
    <w:rsid w:val="00B16D0D"/>
    <w:rsid w:val="00B17504"/>
    <w:rsid w:val="00B17520"/>
    <w:rsid w:val="00B20330"/>
    <w:rsid w:val="00B24A3D"/>
    <w:rsid w:val="00B27407"/>
    <w:rsid w:val="00B2793C"/>
    <w:rsid w:val="00B302B7"/>
    <w:rsid w:val="00B337C5"/>
    <w:rsid w:val="00B350D8"/>
    <w:rsid w:val="00B357FC"/>
    <w:rsid w:val="00B37746"/>
    <w:rsid w:val="00B37F2A"/>
    <w:rsid w:val="00B400F8"/>
    <w:rsid w:val="00B432D3"/>
    <w:rsid w:val="00B43D42"/>
    <w:rsid w:val="00B45EF2"/>
    <w:rsid w:val="00B472E8"/>
    <w:rsid w:val="00B47928"/>
    <w:rsid w:val="00B50587"/>
    <w:rsid w:val="00B561C8"/>
    <w:rsid w:val="00B567BD"/>
    <w:rsid w:val="00B5759A"/>
    <w:rsid w:val="00B57C13"/>
    <w:rsid w:val="00B622EA"/>
    <w:rsid w:val="00B62AC0"/>
    <w:rsid w:val="00B65342"/>
    <w:rsid w:val="00B675E8"/>
    <w:rsid w:val="00B67F2D"/>
    <w:rsid w:val="00B71269"/>
    <w:rsid w:val="00B729F4"/>
    <w:rsid w:val="00B72A4F"/>
    <w:rsid w:val="00B758F7"/>
    <w:rsid w:val="00B77B78"/>
    <w:rsid w:val="00B81141"/>
    <w:rsid w:val="00B8285B"/>
    <w:rsid w:val="00B87919"/>
    <w:rsid w:val="00B91783"/>
    <w:rsid w:val="00B930B6"/>
    <w:rsid w:val="00B944DB"/>
    <w:rsid w:val="00B94866"/>
    <w:rsid w:val="00B9551F"/>
    <w:rsid w:val="00B95679"/>
    <w:rsid w:val="00B956A6"/>
    <w:rsid w:val="00B9739E"/>
    <w:rsid w:val="00BA1062"/>
    <w:rsid w:val="00BA1A4C"/>
    <w:rsid w:val="00BA5BA4"/>
    <w:rsid w:val="00BA6E4F"/>
    <w:rsid w:val="00BB313A"/>
    <w:rsid w:val="00BB47DC"/>
    <w:rsid w:val="00BB4819"/>
    <w:rsid w:val="00BB5592"/>
    <w:rsid w:val="00BB61AA"/>
    <w:rsid w:val="00BC08F6"/>
    <w:rsid w:val="00BC47E4"/>
    <w:rsid w:val="00BC4A82"/>
    <w:rsid w:val="00BC4C0C"/>
    <w:rsid w:val="00BC57CA"/>
    <w:rsid w:val="00BD09A2"/>
    <w:rsid w:val="00BD0AE9"/>
    <w:rsid w:val="00BD1D19"/>
    <w:rsid w:val="00BD61A7"/>
    <w:rsid w:val="00BD6984"/>
    <w:rsid w:val="00BE07B0"/>
    <w:rsid w:val="00BE24F8"/>
    <w:rsid w:val="00BE3B2B"/>
    <w:rsid w:val="00BE42C8"/>
    <w:rsid w:val="00BE445D"/>
    <w:rsid w:val="00BE7202"/>
    <w:rsid w:val="00BE79AC"/>
    <w:rsid w:val="00BF01D3"/>
    <w:rsid w:val="00BF12D2"/>
    <w:rsid w:val="00BF2B45"/>
    <w:rsid w:val="00BF49F5"/>
    <w:rsid w:val="00BF6844"/>
    <w:rsid w:val="00C01C8E"/>
    <w:rsid w:val="00C03424"/>
    <w:rsid w:val="00C0588C"/>
    <w:rsid w:val="00C07E27"/>
    <w:rsid w:val="00C129B2"/>
    <w:rsid w:val="00C130F9"/>
    <w:rsid w:val="00C20579"/>
    <w:rsid w:val="00C209CB"/>
    <w:rsid w:val="00C20FC9"/>
    <w:rsid w:val="00C21F0F"/>
    <w:rsid w:val="00C226FB"/>
    <w:rsid w:val="00C24EB2"/>
    <w:rsid w:val="00C27046"/>
    <w:rsid w:val="00C27D3B"/>
    <w:rsid w:val="00C30410"/>
    <w:rsid w:val="00C3185E"/>
    <w:rsid w:val="00C32E82"/>
    <w:rsid w:val="00C345BF"/>
    <w:rsid w:val="00C34CE9"/>
    <w:rsid w:val="00C34D84"/>
    <w:rsid w:val="00C41495"/>
    <w:rsid w:val="00C4188D"/>
    <w:rsid w:val="00C42430"/>
    <w:rsid w:val="00C43A89"/>
    <w:rsid w:val="00C45706"/>
    <w:rsid w:val="00C47E3B"/>
    <w:rsid w:val="00C504B8"/>
    <w:rsid w:val="00C50E61"/>
    <w:rsid w:val="00C51FD8"/>
    <w:rsid w:val="00C52276"/>
    <w:rsid w:val="00C52315"/>
    <w:rsid w:val="00C52E85"/>
    <w:rsid w:val="00C54494"/>
    <w:rsid w:val="00C54B35"/>
    <w:rsid w:val="00C56048"/>
    <w:rsid w:val="00C56E6F"/>
    <w:rsid w:val="00C6226D"/>
    <w:rsid w:val="00C64CC7"/>
    <w:rsid w:val="00C700E5"/>
    <w:rsid w:val="00C71559"/>
    <w:rsid w:val="00C7249B"/>
    <w:rsid w:val="00C733A6"/>
    <w:rsid w:val="00C80D5D"/>
    <w:rsid w:val="00C81F8F"/>
    <w:rsid w:val="00C829E5"/>
    <w:rsid w:val="00C87DA7"/>
    <w:rsid w:val="00C90B33"/>
    <w:rsid w:val="00C9117D"/>
    <w:rsid w:val="00C93DE3"/>
    <w:rsid w:val="00C94C5A"/>
    <w:rsid w:val="00C95663"/>
    <w:rsid w:val="00C95E2D"/>
    <w:rsid w:val="00CA1D34"/>
    <w:rsid w:val="00CA3B11"/>
    <w:rsid w:val="00CA4B84"/>
    <w:rsid w:val="00CA6E76"/>
    <w:rsid w:val="00CA77CF"/>
    <w:rsid w:val="00CA7B89"/>
    <w:rsid w:val="00CB13AD"/>
    <w:rsid w:val="00CB251B"/>
    <w:rsid w:val="00CB2865"/>
    <w:rsid w:val="00CC21DA"/>
    <w:rsid w:val="00CC3124"/>
    <w:rsid w:val="00CC49BA"/>
    <w:rsid w:val="00CC5347"/>
    <w:rsid w:val="00CC6E53"/>
    <w:rsid w:val="00CD29CD"/>
    <w:rsid w:val="00CD47BA"/>
    <w:rsid w:val="00CD4C0D"/>
    <w:rsid w:val="00CE2237"/>
    <w:rsid w:val="00CE2754"/>
    <w:rsid w:val="00CE2F5E"/>
    <w:rsid w:val="00CE3A47"/>
    <w:rsid w:val="00CE6F22"/>
    <w:rsid w:val="00CE7CE6"/>
    <w:rsid w:val="00CF3EAB"/>
    <w:rsid w:val="00CF5978"/>
    <w:rsid w:val="00CF6760"/>
    <w:rsid w:val="00CF74AE"/>
    <w:rsid w:val="00D037B2"/>
    <w:rsid w:val="00D04644"/>
    <w:rsid w:val="00D174FE"/>
    <w:rsid w:val="00D17630"/>
    <w:rsid w:val="00D217C1"/>
    <w:rsid w:val="00D2704C"/>
    <w:rsid w:val="00D27312"/>
    <w:rsid w:val="00D30C45"/>
    <w:rsid w:val="00D35F60"/>
    <w:rsid w:val="00D3756C"/>
    <w:rsid w:val="00D411CF"/>
    <w:rsid w:val="00D444A4"/>
    <w:rsid w:val="00D46E03"/>
    <w:rsid w:val="00D47CA4"/>
    <w:rsid w:val="00D507CF"/>
    <w:rsid w:val="00D50DA1"/>
    <w:rsid w:val="00D51076"/>
    <w:rsid w:val="00D52184"/>
    <w:rsid w:val="00D55E12"/>
    <w:rsid w:val="00D5692D"/>
    <w:rsid w:val="00D577C0"/>
    <w:rsid w:val="00D61823"/>
    <w:rsid w:val="00D61D57"/>
    <w:rsid w:val="00D62833"/>
    <w:rsid w:val="00D62856"/>
    <w:rsid w:val="00D631F2"/>
    <w:rsid w:val="00D634E6"/>
    <w:rsid w:val="00D66DA8"/>
    <w:rsid w:val="00D73456"/>
    <w:rsid w:val="00D74253"/>
    <w:rsid w:val="00D74DE0"/>
    <w:rsid w:val="00D74E69"/>
    <w:rsid w:val="00D7599D"/>
    <w:rsid w:val="00D75AC9"/>
    <w:rsid w:val="00D76970"/>
    <w:rsid w:val="00D82B3B"/>
    <w:rsid w:val="00D85AAC"/>
    <w:rsid w:val="00D87415"/>
    <w:rsid w:val="00D92A22"/>
    <w:rsid w:val="00D93DE6"/>
    <w:rsid w:val="00D9565E"/>
    <w:rsid w:val="00D958E0"/>
    <w:rsid w:val="00D9611E"/>
    <w:rsid w:val="00D96434"/>
    <w:rsid w:val="00DA0CF3"/>
    <w:rsid w:val="00DA108D"/>
    <w:rsid w:val="00DA19C8"/>
    <w:rsid w:val="00DA37C8"/>
    <w:rsid w:val="00DA692D"/>
    <w:rsid w:val="00DB134C"/>
    <w:rsid w:val="00DB34E0"/>
    <w:rsid w:val="00DB4CB2"/>
    <w:rsid w:val="00DB501E"/>
    <w:rsid w:val="00DB6FAE"/>
    <w:rsid w:val="00DB7BCF"/>
    <w:rsid w:val="00DC00D8"/>
    <w:rsid w:val="00DC0BF5"/>
    <w:rsid w:val="00DC1B25"/>
    <w:rsid w:val="00DC1F08"/>
    <w:rsid w:val="00DC5D23"/>
    <w:rsid w:val="00DC5D2D"/>
    <w:rsid w:val="00DC657D"/>
    <w:rsid w:val="00DC69E9"/>
    <w:rsid w:val="00DD0D2A"/>
    <w:rsid w:val="00DD4AED"/>
    <w:rsid w:val="00DD51BC"/>
    <w:rsid w:val="00DD75C4"/>
    <w:rsid w:val="00DE0270"/>
    <w:rsid w:val="00DE0A0B"/>
    <w:rsid w:val="00DE586D"/>
    <w:rsid w:val="00DE7E2F"/>
    <w:rsid w:val="00DF0E25"/>
    <w:rsid w:val="00DF2145"/>
    <w:rsid w:val="00DF3673"/>
    <w:rsid w:val="00DF3D59"/>
    <w:rsid w:val="00DF3F18"/>
    <w:rsid w:val="00DF3F92"/>
    <w:rsid w:val="00DF4725"/>
    <w:rsid w:val="00DF4876"/>
    <w:rsid w:val="00DF671B"/>
    <w:rsid w:val="00E02A53"/>
    <w:rsid w:val="00E0504D"/>
    <w:rsid w:val="00E06E26"/>
    <w:rsid w:val="00E078FF"/>
    <w:rsid w:val="00E15820"/>
    <w:rsid w:val="00E16F64"/>
    <w:rsid w:val="00E17795"/>
    <w:rsid w:val="00E17C68"/>
    <w:rsid w:val="00E17D2C"/>
    <w:rsid w:val="00E21C89"/>
    <w:rsid w:val="00E21FBF"/>
    <w:rsid w:val="00E26C95"/>
    <w:rsid w:val="00E30F5B"/>
    <w:rsid w:val="00E324D5"/>
    <w:rsid w:val="00E327A5"/>
    <w:rsid w:val="00E33CBB"/>
    <w:rsid w:val="00E34DC7"/>
    <w:rsid w:val="00E35B02"/>
    <w:rsid w:val="00E3630F"/>
    <w:rsid w:val="00E3642D"/>
    <w:rsid w:val="00E36FC1"/>
    <w:rsid w:val="00E40ACA"/>
    <w:rsid w:val="00E43B76"/>
    <w:rsid w:val="00E446CD"/>
    <w:rsid w:val="00E51641"/>
    <w:rsid w:val="00E51C4E"/>
    <w:rsid w:val="00E523AB"/>
    <w:rsid w:val="00E529BB"/>
    <w:rsid w:val="00E53385"/>
    <w:rsid w:val="00E53C11"/>
    <w:rsid w:val="00E61059"/>
    <w:rsid w:val="00E62983"/>
    <w:rsid w:val="00E65E79"/>
    <w:rsid w:val="00E67051"/>
    <w:rsid w:val="00E73534"/>
    <w:rsid w:val="00E73F5F"/>
    <w:rsid w:val="00E7461B"/>
    <w:rsid w:val="00E747D9"/>
    <w:rsid w:val="00E76B18"/>
    <w:rsid w:val="00E77FDF"/>
    <w:rsid w:val="00E804B1"/>
    <w:rsid w:val="00E81656"/>
    <w:rsid w:val="00E82891"/>
    <w:rsid w:val="00E83341"/>
    <w:rsid w:val="00E844EB"/>
    <w:rsid w:val="00E845E5"/>
    <w:rsid w:val="00E849FF"/>
    <w:rsid w:val="00E85845"/>
    <w:rsid w:val="00E91011"/>
    <w:rsid w:val="00E9274A"/>
    <w:rsid w:val="00E93446"/>
    <w:rsid w:val="00E946CF"/>
    <w:rsid w:val="00E95414"/>
    <w:rsid w:val="00EA0730"/>
    <w:rsid w:val="00EA3C70"/>
    <w:rsid w:val="00EA4AF2"/>
    <w:rsid w:val="00EA5490"/>
    <w:rsid w:val="00EA5B43"/>
    <w:rsid w:val="00EA7084"/>
    <w:rsid w:val="00EB2C4B"/>
    <w:rsid w:val="00EB3703"/>
    <w:rsid w:val="00EB465A"/>
    <w:rsid w:val="00EB5302"/>
    <w:rsid w:val="00EB635E"/>
    <w:rsid w:val="00EB66D6"/>
    <w:rsid w:val="00EB6A6A"/>
    <w:rsid w:val="00EB7732"/>
    <w:rsid w:val="00EC0F24"/>
    <w:rsid w:val="00EC1940"/>
    <w:rsid w:val="00EC1A6D"/>
    <w:rsid w:val="00EC2E7E"/>
    <w:rsid w:val="00EC3377"/>
    <w:rsid w:val="00EC5AD4"/>
    <w:rsid w:val="00EC5E16"/>
    <w:rsid w:val="00EC68B5"/>
    <w:rsid w:val="00EC6B88"/>
    <w:rsid w:val="00ED04A8"/>
    <w:rsid w:val="00ED31FF"/>
    <w:rsid w:val="00ED504D"/>
    <w:rsid w:val="00EE06CD"/>
    <w:rsid w:val="00EE0DA0"/>
    <w:rsid w:val="00EE24C7"/>
    <w:rsid w:val="00EE611A"/>
    <w:rsid w:val="00EE6123"/>
    <w:rsid w:val="00EF05FA"/>
    <w:rsid w:val="00EF11FC"/>
    <w:rsid w:val="00EF1334"/>
    <w:rsid w:val="00EF3508"/>
    <w:rsid w:val="00EF3667"/>
    <w:rsid w:val="00EF48DC"/>
    <w:rsid w:val="00F001AA"/>
    <w:rsid w:val="00F0788D"/>
    <w:rsid w:val="00F1025D"/>
    <w:rsid w:val="00F105ED"/>
    <w:rsid w:val="00F20002"/>
    <w:rsid w:val="00F2249E"/>
    <w:rsid w:val="00F235A6"/>
    <w:rsid w:val="00F23979"/>
    <w:rsid w:val="00F23E50"/>
    <w:rsid w:val="00F24652"/>
    <w:rsid w:val="00F2613D"/>
    <w:rsid w:val="00F30AB6"/>
    <w:rsid w:val="00F34431"/>
    <w:rsid w:val="00F36042"/>
    <w:rsid w:val="00F40CE6"/>
    <w:rsid w:val="00F40DF5"/>
    <w:rsid w:val="00F418DF"/>
    <w:rsid w:val="00F4197E"/>
    <w:rsid w:val="00F423C5"/>
    <w:rsid w:val="00F435AF"/>
    <w:rsid w:val="00F435C3"/>
    <w:rsid w:val="00F4415F"/>
    <w:rsid w:val="00F4713D"/>
    <w:rsid w:val="00F50E2D"/>
    <w:rsid w:val="00F52E48"/>
    <w:rsid w:val="00F563AC"/>
    <w:rsid w:val="00F56D2C"/>
    <w:rsid w:val="00F57282"/>
    <w:rsid w:val="00F57641"/>
    <w:rsid w:val="00F6175E"/>
    <w:rsid w:val="00F642A7"/>
    <w:rsid w:val="00F6541E"/>
    <w:rsid w:val="00F707FD"/>
    <w:rsid w:val="00F70838"/>
    <w:rsid w:val="00F708CE"/>
    <w:rsid w:val="00F74073"/>
    <w:rsid w:val="00F74439"/>
    <w:rsid w:val="00F76E1D"/>
    <w:rsid w:val="00F77110"/>
    <w:rsid w:val="00F81837"/>
    <w:rsid w:val="00F824F7"/>
    <w:rsid w:val="00F827F8"/>
    <w:rsid w:val="00F90ACE"/>
    <w:rsid w:val="00F94DFA"/>
    <w:rsid w:val="00F97FDC"/>
    <w:rsid w:val="00FA00A1"/>
    <w:rsid w:val="00FA08F6"/>
    <w:rsid w:val="00FA4C3B"/>
    <w:rsid w:val="00FA5C69"/>
    <w:rsid w:val="00FA6BBB"/>
    <w:rsid w:val="00FA71F5"/>
    <w:rsid w:val="00FB12C7"/>
    <w:rsid w:val="00FB3038"/>
    <w:rsid w:val="00FB46FD"/>
    <w:rsid w:val="00FB484D"/>
    <w:rsid w:val="00FB5AA7"/>
    <w:rsid w:val="00FC0135"/>
    <w:rsid w:val="00FC0749"/>
    <w:rsid w:val="00FC48DA"/>
    <w:rsid w:val="00FD238D"/>
    <w:rsid w:val="00FD2F06"/>
    <w:rsid w:val="00FD3238"/>
    <w:rsid w:val="00FD38CE"/>
    <w:rsid w:val="00FD4879"/>
    <w:rsid w:val="00FD7E91"/>
    <w:rsid w:val="00FE04A5"/>
    <w:rsid w:val="00FE2BB8"/>
    <w:rsid w:val="00FE4BB2"/>
    <w:rsid w:val="00FE5277"/>
    <w:rsid w:val="00FE581A"/>
    <w:rsid w:val="00FE6955"/>
    <w:rsid w:val="00FF28BC"/>
    <w:rsid w:val="00FF3676"/>
    <w:rsid w:val="00FF36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CBBF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23BF"/>
  </w:style>
  <w:style w:type="character" w:styleId="Hyperlink">
    <w:name w:val="Hyperlink"/>
    <w:basedOn w:val="DefaultParagraphFont"/>
    <w:uiPriority w:val="99"/>
    <w:unhideWhenUsed/>
    <w:rsid w:val="000623BF"/>
    <w:rPr>
      <w:color w:val="0000FF" w:themeColor="hyperlink"/>
      <w:u w:val="single"/>
    </w:rPr>
  </w:style>
  <w:style w:type="character" w:styleId="PlaceholderText">
    <w:name w:val="Placeholder Text"/>
    <w:basedOn w:val="DefaultParagraphFont"/>
    <w:uiPriority w:val="99"/>
    <w:semiHidden/>
    <w:rsid w:val="00956D54"/>
    <w:rPr>
      <w:color w:val="808080"/>
    </w:rPr>
  </w:style>
  <w:style w:type="paragraph" w:styleId="BalloonText">
    <w:name w:val="Balloon Text"/>
    <w:basedOn w:val="Normal"/>
    <w:link w:val="BalloonTextChar"/>
    <w:uiPriority w:val="99"/>
    <w:semiHidden/>
    <w:unhideWhenUsed/>
    <w:rsid w:val="00956D5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6D54"/>
    <w:rPr>
      <w:rFonts w:ascii="Lucida Grande" w:hAnsi="Lucida Grande" w:cs="Lucida Grande"/>
      <w:sz w:val="18"/>
      <w:szCs w:val="18"/>
    </w:rPr>
  </w:style>
  <w:style w:type="character" w:styleId="CommentReference">
    <w:name w:val="annotation reference"/>
    <w:basedOn w:val="DefaultParagraphFont"/>
    <w:uiPriority w:val="99"/>
    <w:semiHidden/>
    <w:unhideWhenUsed/>
    <w:rsid w:val="00D96434"/>
    <w:rPr>
      <w:sz w:val="18"/>
      <w:szCs w:val="18"/>
    </w:rPr>
  </w:style>
  <w:style w:type="paragraph" w:styleId="CommentText">
    <w:name w:val="annotation text"/>
    <w:basedOn w:val="Normal"/>
    <w:link w:val="CommentTextChar"/>
    <w:uiPriority w:val="99"/>
    <w:unhideWhenUsed/>
    <w:rsid w:val="00D96434"/>
  </w:style>
  <w:style w:type="character" w:customStyle="1" w:styleId="CommentTextChar">
    <w:name w:val="Comment Text Char"/>
    <w:basedOn w:val="DefaultParagraphFont"/>
    <w:link w:val="CommentText"/>
    <w:uiPriority w:val="99"/>
    <w:rsid w:val="00D96434"/>
  </w:style>
  <w:style w:type="paragraph" w:styleId="CommentSubject">
    <w:name w:val="annotation subject"/>
    <w:basedOn w:val="CommentText"/>
    <w:next w:val="CommentText"/>
    <w:link w:val="CommentSubjectChar"/>
    <w:uiPriority w:val="99"/>
    <w:semiHidden/>
    <w:unhideWhenUsed/>
    <w:rsid w:val="00D96434"/>
    <w:rPr>
      <w:b/>
      <w:bCs/>
      <w:sz w:val="20"/>
      <w:szCs w:val="20"/>
    </w:rPr>
  </w:style>
  <w:style w:type="character" w:customStyle="1" w:styleId="CommentSubjectChar">
    <w:name w:val="Comment Subject Char"/>
    <w:basedOn w:val="CommentTextChar"/>
    <w:link w:val="CommentSubject"/>
    <w:uiPriority w:val="99"/>
    <w:semiHidden/>
    <w:rsid w:val="00D96434"/>
    <w:rPr>
      <w:b/>
      <w:bCs/>
      <w:sz w:val="20"/>
      <w:szCs w:val="20"/>
    </w:rPr>
  </w:style>
  <w:style w:type="paragraph" w:styleId="Bibliography">
    <w:name w:val="Bibliography"/>
    <w:basedOn w:val="Normal"/>
    <w:next w:val="Normal"/>
    <w:uiPriority w:val="37"/>
    <w:unhideWhenUsed/>
    <w:rsid w:val="00CD29CD"/>
    <w:pPr>
      <w:ind w:left="720" w:hanging="720"/>
    </w:pPr>
  </w:style>
  <w:style w:type="paragraph" w:styleId="Revision">
    <w:name w:val="Revision"/>
    <w:hidden/>
    <w:uiPriority w:val="99"/>
    <w:semiHidden/>
    <w:rsid w:val="0071222A"/>
  </w:style>
  <w:style w:type="character" w:styleId="Strong">
    <w:name w:val="Strong"/>
    <w:basedOn w:val="DefaultParagraphFont"/>
    <w:uiPriority w:val="22"/>
    <w:qFormat/>
    <w:rsid w:val="006E283F"/>
    <w:rPr>
      <w:b/>
      <w:bCs/>
    </w:rPr>
  </w:style>
  <w:style w:type="paragraph" w:styleId="Header">
    <w:name w:val="header"/>
    <w:basedOn w:val="Normal"/>
    <w:link w:val="HeaderChar"/>
    <w:uiPriority w:val="99"/>
    <w:unhideWhenUsed/>
    <w:rsid w:val="001D0511"/>
    <w:pPr>
      <w:tabs>
        <w:tab w:val="center" w:pos="4320"/>
        <w:tab w:val="right" w:pos="8640"/>
      </w:tabs>
    </w:pPr>
  </w:style>
  <w:style w:type="character" w:customStyle="1" w:styleId="HeaderChar">
    <w:name w:val="Header Char"/>
    <w:basedOn w:val="DefaultParagraphFont"/>
    <w:link w:val="Header"/>
    <w:uiPriority w:val="99"/>
    <w:rsid w:val="001D0511"/>
  </w:style>
  <w:style w:type="paragraph" w:styleId="Footer">
    <w:name w:val="footer"/>
    <w:basedOn w:val="Normal"/>
    <w:link w:val="FooterChar"/>
    <w:uiPriority w:val="99"/>
    <w:unhideWhenUsed/>
    <w:rsid w:val="001D0511"/>
    <w:pPr>
      <w:tabs>
        <w:tab w:val="center" w:pos="4320"/>
        <w:tab w:val="right" w:pos="8640"/>
      </w:tabs>
    </w:pPr>
  </w:style>
  <w:style w:type="character" w:customStyle="1" w:styleId="FooterChar">
    <w:name w:val="Footer Char"/>
    <w:basedOn w:val="DefaultParagraphFont"/>
    <w:link w:val="Footer"/>
    <w:uiPriority w:val="99"/>
    <w:rsid w:val="001D05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3334668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okenk@uw.edu" TargetMode="External"/><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4C7E08-6B02-2342-923D-B16FB807C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25</Pages>
  <Words>21384</Words>
  <Characters>121895</Characters>
  <Application>Microsoft Macintosh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42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 Oken</cp:lastModifiedBy>
  <cp:revision>104</cp:revision>
  <cp:lastPrinted>2016-08-17T22:08:00Z</cp:lastPrinted>
  <dcterms:created xsi:type="dcterms:W3CDTF">2016-09-18T05:41:00Z</dcterms:created>
  <dcterms:modified xsi:type="dcterms:W3CDTF">2016-10-30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e6wFjMbh"/&gt;&lt;style id="http://www.zotero.org/styles/ices-journal-of-marine-science" hasBibliography="1" bibliographyStyleHasBeenSet="1"/&gt;&lt;prefs&gt;&lt;pref name="fieldType" value="Field"/&gt;&lt;pref name=</vt:lpwstr>
  </property>
  <property fmtid="{D5CDD505-2E9C-101B-9397-08002B2CF9AE}" pid="3" name="ZOTERO_PREF_2">
    <vt:lpwstr>"storeReferences" value="true"/&gt;&lt;pref name="automaticJournalAbbreviations" value=""/&gt;&lt;pref name="noteType" value=""/&gt;&lt;/prefs&gt;&lt;/data&gt;</vt:lpwstr>
  </property>
</Properties>
</file>